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4106E0C" w14:textId="3F69172C" w:rsidR="004942D0" w:rsidRPr="005E0F61" w:rsidRDefault="00B61E66" w:rsidP="00DA2D62">
      <w:pPr>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942D0">
      <w:pPr>
        <w:rPr>
          <w:rFonts w:ascii="Times New Roman" w:hAnsi="Times New Roman" w:cs="Times New Roman"/>
        </w:rPr>
      </w:pPr>
    </w:p>
    <w:p w14:paraId="24CB856D" w14:textId="336BF41B" w:rsidR="004942D0" w:rsidRPr="009A28E2" w:rsidRDefault="009A28E2" w:rsidP="00DA2D62">
      <w:pPr>
        <w:jc w:val="center"/>
        <w:rPr>
          <w:rFonts w:cstheme="minorHAnsi"/>
        </w:rPr>
      </w:pPr>
      <w:r w:rsidRPr="009A28E2">
        <w:rPr>
          <w:rFonts w:cstheme="minorHAnsi"/>
        </w:rPr>
        <w:t>Christine Nussbaum</w:t>
      </w:r>
      <w:r w:rsidRPr="008255C2">
        <w:rPr>
          <w:rFonts w:cstheme="minorHAnsi"/>
          <w:vertAlign w:val="superscript"/>
        </w:rPr>
        <w:t>1,2</w:t>
      </w:r>
      <w:r w:rsidRPr="009A28E2">
        <w:rPr>
          <w:rFonts w:cstheme="minorHAnsi"/>
        </w:rPr>
        <w:t>, Sascha Frühholz</w:t>
      </w:r>
      <w:r w:rsidRPr="008255C2">
        <w:rPr>
          <w:rFonts w:cstheme="minorHAnsi"/>
          <w:vertAlign w:val="superscript"/>
        </w:rPr>
        <w:t>3,4</w:t>
      </w:r>
      <w:r w:rsidR="008255C2">
        <w:rPr>
          <w:rFonts w:cstheme="minorHAnsi"/>
        </w:rPr>
        <w:t>,</w:t>
      </w:r>
      <w:r w:rsidRPr="009A28E2">
        <w:rPr>
          <w:rFonts w:cstheme="minorHAnsi"/>
        </w:rPr>
        <w:t xml:space="preserve"> and Stefan R. Schweinberger</w:t>
      </w:r>
      <w:r w:rsidRPr="008255C2">
        <w:rPr>
          <w:rFonts w:cstheme="minorHAnsi"/>
          <w:vertAlign w:val="superscript"/>
        </w:rPr>
        <w:t>1,2,5</w:t>
      </w:r>
    </w:p>
    <w:p w14:paraId="772DA879" w14:textId="77777777" w:rsidR="009A28E2" w:rsidRPr="009A28E2" w:rsidRDefault="009A28E2" w:rsidP="00DA2D62">
      <w:pPr>
        <w:jc w:val="center"/>
        <w:rPr>
          <w:rFonts w:cstheme="minorHAnsi"/>
        </w:rPr>
      </w:pPr>
    </w:p>
    <w:p w14:paraId="6DBD0C82" w14:textId="74B20389" w:rsidR="009A28E2" w:rsidRPr="009A28E2" w:rsidRDefault="009A28E2" w:rsidP="009A28E2">
      <w:pPr>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34 Jena,</w:t>
      </w:r>
      <w:r w:rsidRPr="009A28E2">
        <w:rPr>
          <w:rFonts w:cstheme="minorHAnsi"/>
          <w:lang w:val="en-US"/>
        </w:rPr>
        <w:t xml:space="preserve"> Germany</w:t>
      </w:r>
    </w:p>
    <w:p w14:paraId="0895BCC2" w14:textId="7FA488F6" w:rsidR="009A28E2" w:rsidRPr="009A28E2" w:rsidRDefault="009A28E2" w:rsidP="009A28E2">
      <w:pPr>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77777777" w:rsidR="009A28E2" w:rsidRPr="009A28E2" w:rsidRDefault="009A28E2" w:rsidP="009A28E2">
      <w:pPr>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commentRangeStart w:id="0"/>
      <w:r w:rsidRPr="009A28E2">
        <w:rPr>
          <w:rFonts w:cstheme="minorHAnsi"/>
          <w:lang w:val="en-US"/>
        </w:rPr>
        <w:t>Oslo</w:t>
      </w:r>
      <w:commentRangeEnd w:id="0"/>
      <w:r w:rsidR="007D75AE">
        <w:rPr>
          <w:rStyle w:val="Kommentarzeichen"/>
        </w:rPr>
        <w:commentReference w:id="0"/>
      </w:r>
      <w:r w:rsidRPr="009A28E2">
        <w:rPr>
          <w:rFonts w:cstheme="minorHAnsi"/>
          <w:lang w:val="en-US"/>
        </w:rPr>
        <w:t>, Norway</w:t>
      </w:r>
    </w:p>
    <w:p w14:paraId="3AB08709" w14:textId="77777777" w:rsidR="009A28E2" w:rsidRPr="009A28E2" w:rsidRDefault="009A28E2" w:rsidP="009A28E2">
      <w:pPr>
        <w:rPr>
          <w:rFonts w:cstheme="minorHAnsi"/>
          <w:lang w:val="en-US"/>
        </w:rPr>
      </w:pPr>
      <w:r w:rsidRPr="009A28E2">
        <w:rPr>
          <w:rFonts w:cstheme="minorHAnsi"/>
          <w:vertAlign w:val="superscript"/>
          <w:lang w:val="en-US"/>
        </w:rPr>
        <w:t>4</w:t>
      </w:r>
      <w:r w:rsidRPr="009A28E2">
        <w:rPr>
          <w:rFonts w:cstheme="minorHAnsi"/>
          <w:lang w:val="en-US"/>
        </w:rPr>
        <w:t>Cognitive and Affective Neuroscience Unit, Department of Psychology, University of Zurich, Zurich, Switzerland.</w:t>
      </w:r>
    </w:p>
    <w:p w14:paraId="311EDD5F" w14:textId="2139429B" w:rsidR="009A28E2" w:rsidRPr="009A28E2" w:rsidRDefault="009A28E2" w:rsidP="009A28E2">
      <w:pPr>
        <w:rPr>
          <w:rFonts w:cstheme="minorHAnsi"/>
          <w:lang w:val="en-US"/>
        </w:rPr>
      </w:pPr>
      <w:r w:rsidRPr="009A28E2">
        <w:rPr>
          <w:rFonts w:cstheme="minorHAnsi"/>
          <w:vertAlign w:val="superscript"/>
          <w:lang w:val="en-US"/>
        </w:rPr>
        <w:t>5</w:t>
      </w:r>
      <w:r w:rsidRPr="009A28E2">
        <w:rPr>
          <w:rFonts w:cstheme="minorHAnsi"/>
          <w:lang w:val="en-US"/>
        </w:rPr>
        <w:t>Swiss Center for Affective Sciences, University of Geneva, Switzerland</w:t>
      </w:r>
    </w:p>
    <w:p w14:paraId="34BF86B5" w14:textId="77777777" w:rsidR="009A28E2" w:rsidRDefault="009A28E2" w:rsidP="00D10E0E">
      <w:pPr>
        <w:spacing w:line="480" w:lineRule="auto"/>
        <w:rPr>
          <w:rFonts w:cstheme="minorHAnsi"/>
          <w:lang w:val="en-US"/>
        </w:rPr>
      </w:pPr>
    </w:p>
    <w:p w14:paraId="391959B1" w14:textId="294D01F5" w:rsidR="00D10E0E" w:rsidRPr="009A28E2" w:rsidRDefault="00D10E0E" w:rsidP="00D10E0E">
      <w:pPr>
        <w:spacing w:line="480" w:lineRule="auto"/>
        <w:rPr>
          <w:rFonts w:cstheme="minorHAnsi"/>
          <w:lang w:val="en-US"/>
        </w:rPr>
      </w:pPr>
      <w:r w:rsidRPr="00D10E0E">
        <w:rPr>
          <w:rFonts w:cstheme="minorHAnsi"/>
          <w:lang w:val="en-US"/>
        </w:rPr>
        <w:t xml:space="preserve">Correspondence should be addressed to Christine Nussbaum, Department for General Psychology and Cognitive Neuroscience, Friedrich Schiller University Jena, </w:t>
      </w:r>
      <w:proofErr w:type="spellStart"/>
      <w:r w:rsidRPr="00D10E0E">
        <w:rPr>
          <w:rFonts w:cstheme="minorHAnsi"/>
          <w:lang w:val="en-US"/>
        </w:rPr>
        <w:t>Leutragraben</w:t>
      </w:r>
      <w:proofErr w:type="spellEnd"/>
      <w:r w:rsidRPr="00D10E0E">
        <w:rPr>
          <w:rFonts w:cstheme="minorHAnsi"/>
          <w:lang w:val="en-US"/>
        </w:rPr>
        <w:t xml:space="preserve"> 1, 07743 Jena, Germany. Tel: +49 (0) 3641 945939, E-Mail: christine.nussbaum@uni-jena.de</w:t>
      </w:r>
    </w:p>
    <w:p w14:paraId="475012DA" w14:textId="65EFFEA0" w:rsidR="00DA2D62" w:rsidRPr="009A28E2" w:rsidRDefault="00D10E0E" w:rsidP="00DB0EBC">
      <w:pPr>
        <w:rPr>
          <w:rFonts w:cstheme="minorHAnsi"/>
          <w:lang w:val="en-US"/>
        </w:rPr>
      </w:pPr>
      <w:r>
        <w:rPr>
          <w:rFonts w:cstheme="minorHAnsi"/>
          <w:lang w:val="en-US"/>
        </w:rPr>
        <w:br w:type="page"/>
      </w:r>
    </w:p>
    <w:p w14:paraId="2540603B" w14:textId="756F7D14" w:rsidR="007B21CF" w:rsidRDefault="007B21CF" w:rsidP="007B21CF">
      <w:pPr>
        <w:pStyle w:val="KeinLeerraum"/>
        <w:spacing w:line="480" w:lineRule="auto"/>
        <w:rPr>
          <w:rFonts w:cstheme="minorHAnsi"/>
          <w:lang w:val="en"/>
        </w:rPr>
      </w:pPr>
      <w:r w:rsidRPr="007B21CF">
        <w:rPr>
          <w:rFonts w:cstheme="minorHAnsi"/>
          <w:b/>
          <w:bCs/>
          <w:lang w:val="en"/>
        </w:rPr>
        <w:lastRenderedPageBreak/>
        <w:t>Highlights</w:t>
      </w:r>
      <w:r>
        <w:rPr>
          <w:rFonts w:cstheme="minorHAnsi"/>
          <w:lang w:val="en"/>
        </w:rPr>
        <w:t xml:space="preserve"> (900 characters): </w:t>
      </w:r>
    </w:p>
    <w:p w14:paraId="1EFEEB8C" w14:textId="3F236932" w:rsidR="007B21CF" w:rsidRPr="005F4446" w:rsidRDefault="007B21CF" w:rsidP="00D66F73">
      <w:pPr>
        <w:pStyle w:val="Listenabsatz"/>
        <w:numPr>
          <w:ilvl w:val="0"/>
          <w:numId w:val="13"/>
        </w:numPr>
        <w:spacing w:line="480" w:lineRule="auto"/>
        <w:ind w:left="714" w:hanging="357"/>
        <w:rPr>
          <w:rFonts w:cstheme="minorHAnsi"/>
          <w:bCs/>
          <w:lang w:val="en-US"/>
        </w:rPr>
      </w:pPr>
      <w:r w:rsidRPr="007B21CF">
        <w:rPr>
          <w:rFonts w:cstheme="minorHAnsi"/>
          <w:bCs/>
          <w:lang w:val="en-US"/>
        </w:rPr>
        <w:t>When hearing a voice, listeners immediately form an impression about its naturalness</w:t>
      </w:r>
      <w:r w:rsidR="005F4446">
        <w:rPr>
          <w:rFonts w:cstheme="minorHAnsi"/>
          <w:bCs/>
          <w:lang w:val="en-US"/>
        </w:rPr>
        <w:t>, which</w:t>
      </w:r>
      <w:r w:rsidRPr="007B21CF">
        <w:rPr>
          <w:rFonts w:cstheme="minorHAnsi"/>
          <w:bCs/>
          <w:lang w:val="en-US"/>
        </w:rPr>
        <w:t xml:space="preserve"> </w:t>
      </w:r>
      <w:r w:rsidRPr="005F4446">
        <w:rPr>
          <w:rFonts w:cstheme="minorHAnsi"/>
          <w:bCs/>
          <w:lang w:val="en-US"/>
        </w:rPr>
        <w:t>affect</w:t>
      </w:r>
      <w:r w:rsidR="005F4446">
        <w:rPr>
          <w:rFonts w:cstheme="minorHAnsi"/>
          <w:bCs/>
          <w:lang w:val="en-US"/>
        </w:rPr>
        <w:t>s</w:t>
      </w:r>
      <w:r w:rsidRPr="005F4446">
        <w:rPr>
          <w:rFonts w:cstheme="minorHAnsi"/>
          <w:bCs/>
          <w:lang w:val="en-US"/>
        </w:rPr>
        <w:t xml:space="preserve"> social interactions, both in a purely human context and in scenarios with human and artificial agents</w:t>
      </w:r>
    </w:p>
    <w:p w14:paraId="4BD221C5" w14:textId="0DF6DE7D" w:rsidR="007B21CF" w:rsidRDefault="007B21CF" w:rsidP="00D66F73">
      <w:pPr>
        <w:pStyle w:val="Listenabsatz"/>
        <w:numPr>
          <w:ilvl w:val="0"/>
          <w:numId w:val="13"/>
        </w:numPr>
        <w:spacing w:line="480" w:lineRule="auto"/>
        <w:ind w:left="714" w:hanging="357"/>
        <w:rPr>
          <w:rFonts w:cstheme="minorHAnsi"/>
          <w:bCs/>
          <w:lang w:val="en-US"/>
        </w:rPr>
      </w:pPr>
      <w:r w:rsidRPr="007B21CF">
        <w:rPr>
          <w:rFonts w:cstheme="minorHAnsi"/>
          <w:bCs/>
          <w:lang w:val="en-US"/>
        </w:rPr>
        <w:t>Despite its intuitive appeal</w:t>
      </w:r>
      <w:r>
        <w:rPr>
          <w:rFonts w:cstheme="minorHAnsi"/>
          <w:bCs/>
          <w:lang w:val="en-US"/>
        </w:rPr>
        <w:t xml:space="preserve"> and tremendous practical importance</w:t>
      </w:r>
      <w:r w:rsidRPr="007B21CF">
        <w:rPr>
          <w:rFonts w:cstheme="minorHAnsi"/>
          <w:bCs/>
          <w:lang w:val="en-US"/>
        </w:rPr>
        <w:t xml:space="preserve">, a systematic understanding of voice naturalness is </w:t>
      </w:r>
      <w:proofErr w:type="gramStart"/>
      <w:r w:rsidRPr="007B21CF">
        <w:rPr>
          <w:rFonts w:cstheme="minorHAnsi"/>
          <w:bCs/>
          <w:lang w:val="en-US"/>
        </w:rPr>
        <w:t>elusive</w:t>
      </w:r>
      <w:proofErr w:type="gramEnd"/>
      <w:r>
        <w:rPr>
          <w:rFonts w:cstheme="minorHAnsi"/>
          <w:bCs/>
          <w:lang w:val="en-US"/>
        </w:rPr>
        <w:t xml:space="preserve"> and the concept is scientifically ill-defined</w:t>
      </w:r>
      <w:r w:rsidRPr="007B21CF">
        <w:rPr>
          <w:rFonts w:cstheme="minorHAnsi"/>
          <w:bCs/>
          <w:lang w:val="en-US"/>
        </w:rPr>
        <w:t>.</w:t>
      </w:r>
    </w:p>
    <w:p w14:paraId="2F10A341" w14:textId="647F0652" w:rsidR="005F4446" w:rsidRPr="005F4446" w:rsidRDefault="005F4446" w:rsidP="00D66F73">
      <w:pPr>
        <w:pStyle w:val="Listenabsatz"/>
        <w:numPr>
          <w:ilvl w:val="0"/>
          <w:numId w:val="13"/>
        </w:numPr>
        <w:spacing w:line="480" w:lineRule="auto"/>
        <w:ind w:left="714" w:hanging="357"/>
        <w:jc w:val="both"/>
        <w:rPr>
          <w:rFonts w:cstheme="minorHAnsi"/>
          <w:bCs/>
          <w:lang w:val="en-US"/>
        </w:rPr>
      </w:pPr>
      <w:r w:rsidRPr="005F4446">
        <w:rPr>
          <w:rFonts w:cstheme="minorHAnsi"/>
          <w:bCs/>
          <w:lang w:val="en-US"/>
        </w:rPr>
        <w:t>We show that voice naturalness research is situated within different research domains that resemble echo chambers within science, in that both neither cross-refer to one another nor to current voice perception theory</w:t>
      </w:r>
      <w:r>
        <w:rPr>
          <w:rFonts w:cstheme="minorHAnsi"/>
          <w:bCs/>
          <w:lang w:val="en-US"/>
        </w:rPr>
        <w:t>.</w:t>
      </w:r>
    </w:p>
    <w:p w14:paraId="40745D35" w14:textId="14458E1B" w:rsidR="007B21CF" w:rsidRDefault="005F4446" w:rsidP="00D66F73">
      <w:pPr>
        <w:pStyle w:val="Listenabsatz"/>
        <w:numPr>
          <w:ilvl w:val="0"/>
          <w:numId w:val="13"/>
        </w:numPr>
        <w:spacing w:line="480" w:lineRule="auto"/>
        <w:ind w:left="714" w:hanging="357"/>
        <w:jc w:val="both"/>
        <w:rPr>
          <w:rFonts w:cstheme="minorHAnsi"/>
          <w:bCs/>
          <w:lang w:val="en-US"/>
        </w:rPr>
      </w:pPr>
      <w:r>
        <w:rPr>
          <w:rFonts w:cstheme="minorHAnsi"/>
          <w:bCs/>
          <w:lang w:val="en-US"/>
        </w:rPr>
        <w:t>To address this,</w:t>
      </w:r>
      <w:r w:rsidR="007B21CF">
        <w:rPr>
          <w:rFonts w:cstheme="minorHAnsi"/>
          <w:bCs/>
          <w:lang w:val="en-US"/>
        </w:rPr>
        <w:t xml:space="preserve"> we offer </w:t>
      </w:r>
      <w:r>
        <w:rPr>
          <w:rFonts w:cstheme="minorHAnsi"/>
          <w:bCs/>
          <w:lang w:val="en-US"/>
        </w:rPr>
        <w:t>a</w:t>
      </w:r>
      <w:r w:rsidR="007B21CF">
        <w:rPr>
          <w:rFonts w:cstheme="minorHAnsi"/>
          <w:bCs/>
          <w:lang w:val="en-US"/>
        </w:rPr>
        <w:t xml:space="preserve"> concise conceptual framework </w:t>
      </w:r>
      <w:r w:rsidR="00D66F73">
        <w:rPr>
          <w:rFonts w:cstheme="minorHAnsi"/>
          <w:bCs/>
          <w:lang w:val="en-US"/>
        </w:rPr>
        <w:t>by</w:t>
      </w:r>
      <w:r w:rsidR="007B21CF">
        <w:rPr>
          <w:rFonts w:cstheme="minorHAnsi"/>
          <w:bCs/>
          <w:lang w:val="en-US"/>
        </w:rPr>
        <w:t xml:space="preserve"> </w:t>
      </w:r>
      <w:r w:rsidR="007B21CF">
        <w:rPr>
          <w:lang w:val="en-US"/>
        </w:rPr>
        <w:t>propos</w:t>
      </w:r>
      <w:r w:rsidR="00D66F73">
        <w:rPr>
          <w:lang w:val="en-US"/>
        </w:rPr>
        <w:t>ing</w:t>
      </w:r>
      <w:r w:rsidR="007B21CF">
        <w:rPr>
          <w:lang w:val="en-US"/>
        </w:rPr>
        <w:t xml:space="preserve"> a taxonomy with two distinct types</w:t>
      </w:r>
      <w:r w:rsidR="007B21CF">
        <w:rPr>
          <w:rFonts w:cstheme="minorHAnsi"/>
          <w:bCs/>
          <w:lang w:val="en-US"/>
        </w:rPr>
        <w:t xml:space="preserve">: deviation-based naturalness and human-likeness-based naturalness. </w:t>
      </w:r>
    </w:p>
    <w:p w14:paraId="5FE10335" w14:textId="6C77B881" w:rsidR="005F4446" w:rsidRDefault="005F4446" w:rsidP="00D66F73">
      <w:pPr>
        <w:pStyle w:val="Listenabsatz"/>
        <w:numPr>
          <w:ilvl w:val="0"/>
          <w:numId w:val="13"/>
        </w:numPr>
        <w:spacing w:line="480" w:lineRule="auto"/>
        <w:ind w:left="714" w:hanging="357"/>
        <w:jc w:val="both"/>
        <w:rPr>
          <w:rFonts w:cstheme="minorHAnsi"/>
          <w:bCs/>
          <w:lang w:val="en-US"/>
        </w:rPr>
      </w:pPr>
      <w:r>
        <w:rPr>
          <w:rFonts w:cstheme="minorHAnsi"/>
          <w:bCs/>
          <w:lang w:val="en-US"/>
        </w:rPr>
        <w:t>Subsequently, we discuss a tentative roadmap to promote interdisciplinarity and</w:t>
      </w:r>
      <w:r w:rsidR="00D66F73">
        <w:rPr>
          <w:rFonts w:cstheme="minorHAnsi"/>
          <w:bCs/>
          <w:lang w:val="en-US"/>
        </w:rPr>
        <w:t xml:space="preserve"> meaningful </w:t>
      </w:r>
      <w:r>
        <w:rPr>
          <w:rFonts w:cstheme="minorHAnsi"/>
          <w:bCs/>
          <w:lang w:val="en-US"/>
        </w:rPr>
        <w:t>exchange between research domains.</w:t>
      </w:r>
    </w:p>
    <w:p w14:paraId="7F16B590" w14:textId="77777777" w:rsidR="007B21CF" w:rsidRDefault="007B21CF" w:rsidP="00DB0EBC">
      <w:pPr>
        <w:rPr>
          <w:rFonts w:cstheme="minorHAnsi"/>
          <w:b/>
          <w:lang w:val="en-US"/>
        </w:rPr>
      </w:pPr>
    </w:p>
    <w:p w14:paraId="7EE7EFC4" w14:textId="49E20641" w:rsidR="00DA2D62" w:rsidRPr="009A28E2" w:rsidRDefault="00DA2D62" w:rsidP="00DB0EBC">
      <w:pPr>
        <w:rPr>
          <w:rFonts w:cstheme="minorHAnsi"/>
          <w:color w:val="FF0000"/>
          <w:lang w:val="en-US"/>
        </w:rPr>
      </w:pPr>
      <w:r w:rsidRPr="009A28E2">
        <w:rPr>
          <w:rFonts w:cstheme="minorHAnsi"/>
          <w:b/>
          <w:lang w:val="en-US"/>
        </w:rPr>
        <w:t xml:space="preserve">Abstract </w:t>
      </w:r>
      <w:r w:rsidRPr="009A28E2">
        <w:rPr>
          <w:rFonts w:cstheme="minorHAnsi"/>
          <w:lang w:val="en-US"/>
        </w:rPr>
        <w:t>(120 words)</w:t>
      </w:r>
      <w:r w:rsidR="00085DD3" w:rsidRPr="009A28E2">
        <w:rPr>
          <w:rFonts w:cstheme="minorHAnsi"/>
          <w:lang w:val="en-US"/>
        </w:rPr>
        <w:t xml:space="preserve"> </w:t>
      </w:r>
    </w:p>
    <w:p w14:paraId="14C97E2C" w14:textId="0729FE4F" w:rsidR="00085DD3" w:rsidRDefault="00FD069E" w:rsidP="009A28E2">
      <w:pPr>
        <w:pStyle w:val="KeinLeerraum"/>
        <w:spacing w:line="480" w:lineRule="auto"/>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is elusive. We argue this is due to (a) conceptual </w:t>
      </w:r>
      <w:proofErr w:type="spellStart"/>
      <w:r w:rsidRPr="009A28E2">
        <w:rPr>
          <w:rFonts w:cstheme="minorHAnsi"/>
          <w:lang w:val="en"/>
        </w:rPr>
        <w:t>underspecification</w:t>
      </w:r>
      <w:proofErr w:type="spellEnd"/>
      <w:r w:rsidRPr="009A28E2">
        <w:rPr>
          <w:rFonts w:cstheme="minorHAnsi"/>
          <w:lang w:val="en"/>
        </w:rPr>
        <w:t xml:space="preserve">, (b) </w:t>
      </w:r>
      <w:r w:rsidR="00D66F73">
        <w:rPr>
          <w:rFonts w:cstheme="minorHAnsi"/>
          <w:lang w:val="en"/>
        </w:rPr>
        <w:t>heterogeneous</w:t>
      </w:r>
      <w:r w:rsidRPr="009A28E2">
        <w:rPr>
          <w:rFonts w:cstheme="minorHAnsi"/>
          <w:lang w:val="en"/>
        </w:rPr>
        <w:t xml:space="preserve"> operationalization, (c) lack of exchange between research on human and synthetic voices and (d) insufficient anchoring in voice perception theory. Here we reflect on current insights into voice naturalness by pooling evidence from a wider interdisciplinary literature. Against that backdrop, we develop a concise definition of naturalness and propose a conceptual framework rooted both in empirical findings and theoretical models. We identify gaps in current understanding of voice naturalness and sketch perspectives for empirical progress.</w:t>
      </w:r>
    </w:p>
    <w:p w14:paraId="293FA0FC" w14:textId="0AF4DC38" w:rsidR="007D75AE" w:rsidRDefault="007D75AE" w:rsidP="009A28E2">
      <w:pPr>
        <w:pStyle w:val="KeinLeerraum"/>
        <w:spacing w:line="480" w:lineRule="auto"/>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p>
    <w:p w14:paraId="7FCEC505" w14:textId="2BA8A3FB" w:rsidR="00345179" w:rsidRDefault="00345179">
      <w:pPr>
        <w:rPr>
          <w:lang w:val="en"/>
        </w:rPr>
      </w:pPr>
    </w:p>
    <w:sdt>
      <w:sdtPr>
        <w:rPr>
          <w:rFonts w:asciiTheme="minorHAnsi" w:eastAsiaTheme="minorHAnsi" w:hAnsiTheme="minorHAnsi" w:cstheme="minorBidi"/>
          <w:color w:val="auto"/>
          <w:sz w:val="22"/>
          <w:szCs w:val="22"/>
          <w:lang w:eastAsia="en-US"/>
        </w:rPr>
        <w:id w:val="-942070170"/>
        <w:docPartObj>
          <w:docPartGallery w:val="Table of Contents"/>
          <w:docPartUnique/>
        </w:docPartObj>
      </w:sdtPr>
      <w:sdtEndPr>
        <w:rPr>
          <w:b/>
          <w:bCs/>
        </w:rPr>
      </w:sdtEndPr>
      <w:sdtContent>
        <w:p w14:paraId="6E187519" w14:textId="374F1011" w:rsidR="00345179" w:rsidRPr="005E0F61" w:rsidRDefault="00345179">
          <w:pPr>
            <w:pStyle w:val="Inhaltsverzeichnisberschrift"/>
            <w:rPr>
              <w:lang w:val="en-US"/>
            </w:rPr>
          </w:pPr>
          <w:r w:rsidRPr="005E0F61">
            <w:rPr>
              <w:lang w:val="en-US"/>
            </w:rPr>
            <w:t>Inhalt</w:t>
          </w:r>
        </w:p>
        <w:p w14:paraId="7B497991" w14:textId="74AA1BDA" w:rsidR="00831DF3" w:rsidRDefault="00345179">
          <w:pPr>
            <w:pStyle w:val="Verzeichnis1"/>
            <w:tabs>
              <w:tab w:val="left" w:pos="480"/>
              <w:tab w:val="right" w:leader="dot" w:pos="9062"/>
            </w:tabs>
            <w:rPr>
              <w:rFonts w:eastAsiaTheme="minorEastAsia"/>
              <w:noProof/>
              <w:kern w:val="2"/>
              <w:sz w:val="24"/>
              <w:szCs w:val="24"/>
              <w:lang w:val="en-US"/>
              <w14:ligatures w14:val="standardContextual"/>
            </w:rPr>
          </w:pPr>
          <w:r>
            <w:fldChar w:fldCharType="begin"/>
          </w:r>
          <w:r w:rsidRPr="005E0F61">
            <w:rPr>
              <w:lang w:val="en-US"/>
            </w:rPr>
            <w:instrText xml:space="preserve"> TOC \o "1-3" \h \z \u </w:instrText>
          </w:r>
          <w:r>
            <w:fldChar w:fldCharType="separate"/>
          </w:r>
          <w:hyperlink w:anchor="_Toc160791725" w:history="1">
            <w:r w:rsidR="00831DF3" w:rsidRPr="00B47786">
              <w:rPr>
                <w:rStyle w:val="Hyperlink"/>
                <w:noProof/>
                <w:lang w:val="en"/>
              </w:rPr>
              <w:t>1.</w:t>
            </w:r>
            <w:r w:rsidR="00831DF3">
              <w:rPr>
                <w:rFonts w:eastAsiaTheme="minorEastAsia"/>
                <w:noProof/>
                <w:kern w:val="2"/>
                <w:sz w:val="24"/>
                <w:szCs w:val="24"/>
                <w:lang w:val="en-US"/>
                <w14:ligatures w14:val="standardContextual"/>
              </w:rPr>
              <w:tab/>
            </w:r>
            <w:r w:rsidR="00831DF3" w:rsidRPr="00B47786">
              <w:rPr>
                <w:rStyle w:val="Hyperlink"/>
                <w:noProof/>
                <w:lang w:val="en"/>
              </w:rPr>
              <w:t>Introduction – voice naturalness (45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5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4CC9A0D1" w14:textId="162EDCCB"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26" w:history="1">
            <w:r w:rsidR="00831DF3" w:rsidRPr="005E0F61">
              <w:rPr>
                <w:rStyle w:val="Hyperlink"/>
                <w:noProof/>
                <w:lang w:val="en-US"/>
              </w:rPr>
              <w:t>2.</w:t>
            </w:r>
            <w:r w:rsidR="00831DF3">
              <w:rPr>
                <w:rFonts w:eastAsiaTheme="minorEastAsia"/>
                <w:noProof/>
                <w:kern w:val="2"/>
                <w:sz w:val="24"/>
                <w:szCs w:val="24"/>
                <w:lang w:val="en-US"/>
                <w14:ligatures w14:val="standardContextual"/>
              </w:rPr>
              <w:tab/>
            </w:r>
            <w:r w:rsidR="00831DF3" w:rsidRPr="005E0F61">
              <w:rPr>
                <w:rStyle w:val="Hyperlink"/>
                <w:noProof/>
                <w:lang w:val="en-US"/>
              </w:rPr>
              <w:t>Current Problems (80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6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6E2B568D" w14:textId="0BB50BA9"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7" w:history="1">
            <w:r w:rsidR="00831DF3" w:rsidRPr="005E0F61">
              <w:rPr>
                <w:rStyle w:val="Hyperlink"/>
                <w:noProof/>
                <w:lang w:val="en-US"/>
              </w:rPr>
              <w:t>2.1.</w:t>
            </w:r>
            <w:r w:rsidR="00831DF3">
              <w:rPr>
                <w:rFonts w:eastAsiaTheme="minorEastAsia"/>
                <w:noProof/>
                <w:kern w:val="2"/>
                <w:sz w:val="24"/>
                <w:szCs w:val="24"/>
                <w:lang w:val="en-US"/>
                <w14:ligatures w14:val="standardContextual"/>
              </w:rPr>
              <w:tab/>
            </w:r>
            <w:r w:rsidR="00831DF3" w:rsidRPr="005E0F61">
              <w:rPr>
                <w:rStyle w:val="Hyperlink"/>
                <w:noProof/>
                <w:lang w:val="en-US"/>
              </w:rPr>
              <w:t>Conceptual Underspecification (30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7 \h </w:instrText>
            </w:r>
            <w:r w:rsidR="00831DF3">
              <w:rPr>
                <w:noProof/>
                <w:webHidden/>
              </w:rPr>
            </w:r>
            <w:r w:rsidR="00831DF3">
              <w:rPr>
                <w:noProof/>
                <w:webHidden/>
              </w:rPr>
              <w:fldChar w:fldCharType="separate"/>
            </w:r>
            <w:r w:rsidR="0026080A" w:rsidRPr="005E0F61">
              <w:rPr>
                <w:noProof/>
                <w:webHidden/>
                <w:lang w:val="en-US"/>
              </w:rPr>
              <w:t>3</w:t>
            </w:r>
            <w:r w:rsidR="00831DF3">
              <w:rPr>
                <w:noProof/>
                <w:webHidden/>
              </w:rPr>
              <w:fldChar w:fldCharType="end"/>
            </w:r>
          </w:hyperlink>
        </w:p>
        <w:p w14:paraId="0FA45D41" w14:textId="6656A93D"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8" w:history="1">
            <w:r w:rsidR="00831DF3" w:rsidRPr="005E0F61">
              <w:rPr>
                <w:rStyle w:val="Hyperlink"/>
                <w:noProof/>
                <w:lang w:val="en-US"/>
              </w:rPr>
              <w:t>2.2.</w:t>
            </w:r>
            <w:r w:rsidR="00831DF3">
              <w:rPr>
                <w:rFonts w:eastAsiaTheme="minorEastAsia"/>
                <w:noProof/>
                <w:kern w:val="2"/>
                <w:sz w:val="24"/>
                <w:szCs w:val="24"/>
                <w:lang w:val="en-US"/>
                <w14:ligatures w14:val="standardContextual"/>
              </w:rPr>
              <w:tab/>
            </w:r>
            <w:r w:rsidR="00831DF3" w:rsidRPr="005E0F61">
              <w:rPr>
                <w:rStyle w:val="Hyperlink"/>
                <w:noProof/>
                <w:lang w:val="en-US"/>
              </w:rPr>
              <w:t>Inconsistent Operationalization (2</w:t>
            </w:r>
            <w:r w:rsidR="00AE3B4C" w:rsidRPr="005E0F61">
              <w:rPr>
                <w:rStyle w:val="Hyperlink"/>
                <w:noProof/>
                <w:lang w:val="en-US"/>
              </w:rPr>
              <w:t>5</w:t>
            </w:r>
            <w:r w:rsidR="00831DF3" w:rsidRPr="005E0F61">
              <w:rPr>
                <w:rStyle w:val="Hyperlink"/>
                <w:noProof/>
                <w:lang w:val="en-US"/>
              </w:rPr>
              <w:t>0)</w:t>
            </w:r>
            <w:r w:rsidR="00831DF3" w:rsidRPr="005E0F61">
              <w:rPr>
                <w:noProof/>
                <w:webHidden/>
                <w:lang w:val="en-US"/>
              </w:rPr>
              <w:tab/>
            </w:r>
            <w:r w:rsidR="00831DF3">
              <w:rPr>
                <w:noProof/>
                <w:webHidden/>
              </w:rPr>
              <w:fldChar w:fldCharType="begin"/>
            </w:r>
            <w:r w:rsidR="00831DF3" w:rsidRPr="005E0F61">
              <w:rPr>
                <w:noProof/>
                <w:webHidden/>
                <w:lang w:val="en-US"/>
              </w:rPr>
              <w:instrText xml:space="preserve"> PAGEREF _Toc160791728 \h </w:instrText>
            </w:r>
            <w:r w:rsidR="00831DF3">
              <w:rPr>
                <w:noProof/>
                <w:webHidden/>
              </w:rPr>
            </w:r>
            <w:r w:rsidR="00831DF3">
              <w:rPr>
                <w:noProof/>
                <w:webHidden/>
              </w:rPr>
              <w:fldChar w:fldCharType="separate"/>
            </w:r>
            <w:r w:rsidR="0026080A" w:rsidRPr="005E0F61">
              <w:rPr>
                <w:noProof/>
                <w:webHidden/>
                <w:lang w:val="en-US"/>
              </w:rPr>
              <w:t>4</w:t>
            </w:r>
            <w:r w:rsidR="00831DF3">
              <w:rPr>
                <w:noProof/>
                <w:webHidden/>
              </w:rPr>
              <w:fldChar w:fldCharType="end"/>
            </w:r>
          </w:hyperlink>
        </w:p>
        <w:p w14:paraId="2F9A4E2C" w14:textId="45ADA540"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29" w:history="1">
            <w:r w:rsidR="00831DF3" w:rsidRPr="00B47786">
              <w:rPr>
                <w:rStyle w:val="Hyperlink"/>
                <w:noProof/>
                <w:lang w:val="en-US"/>
              </w:rPr>
              <w:t>2.3.</w:t>
            </w:r>
            <w:r w:rsidR="00831DF3">
              <w:rPr>
                <w:rFonts w:eastAsiaTheme="minorEastAsia"/>
                <w:noProof/>
                <w:kern w:val="2"/>
                <w:sz w:val="24"/>
                <w:szCs w:val="24"/>
                <w:lang w:val="en-US"/>
                <w14:ligatures w14:val="standardContextual"/>
              </w:rPr>
              <w:tab/>
            </w:r>
            <w:r w:rsidR="00831DF3" w:rsidRPr="00B47786">
              <w:rPr>
                <w:rStyle w:val="Hyperlink"/>
                <w:noProof/>
                <w:lang w:val="en-US"/>
              </w:rPr>
              <w:t>Lack of exchange between different research domains (150)</w:t>
            </w:r>
            <w:r w:rsidR="00831DF3">
              <w:rPr>
                <w:noProof/>
                <w:webHidden/>
              </w:rPr>
              <w:tab/>
            </w:r>
            <w:r w:rsidR="00831DF3">
              <w:rPr>
                <w:noProof/>
                <w:webHidden/>
              </w:rPr>
              <w:fldChar w:fldCharType="begin"/>
            </w:r>
            <w:r w:rsidR="00831DF3">
              <w:rPr>
                <w:noProof/>
                <w:webHidden/>
              </w:rPr>
              <w:instrText xml:space="preserve"> PAGEREF _Toc160791729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DB5B35E" w14:textId="4B4CF0B5"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0" w:history="1">
            <w:r w:rsidR="00831DF3" w:rsidRPr="00B47786">
              <w:rPr>
                <w:rStyle w:val="Hyperlink"/>
                <w:noProof/>
                <w:lang w:val="en-US"/>
              </w:rPr>
              <w:t>2.4.</w:t>
            </w:r>
            <w:r w:rsidR="00831DF3">
              <w:rPr>
                <w:rFonts w:eastAsiaTheme="minorEastAsia"/>
                <w:noProof/>
                <w:kern w:val="2"/>
                <w:sz w:val="24"/>
                <w:szCs w:val="24"/>
                <w:lang w:val="en-US"/>
                <w14:ligatures w14:val="standardContextual"/>
              </w:rPr>
              <w:tab/>
            </w:r>
            <w:r w:rsidR="00831DF3" w:rsidRPr="00B47786">
              <w:rPr>
                <w:rStyle w:val="Hyperlink"/>
                <w:noProof/>
                <w:lang w:val="en-US"/>
              </w:rPr>
              <w:t>Insufficient anchoring in voice perception theory (150)</w:t>
            </w:r>
            <w:r w:rsidR="00831DF3">
              <w:rPr>
                <w:noProof/>
                <w:webHidden/>
              </w:rPr>
              <w:tab/>
            </w:r>
            <w:r w:rsidR="00831DF3">
              <w:rPr>
                <w:noProof/>
                <w:webHidden/>
              </w:rPr>
              <w:fldChar w:fldCharType="begin"/>
            </w:r>
            <w:r w:rsidR="00831DF3">
              <w:rPr>
                <w:noProof/>
                <w:webHidden/>
              </w:rPr>
              <w:instrText xml:space="preserve"> PAGEREF _Toc160791730 \h </w:instrText>
            </w:r>
            <w:r w:rsidR="00831DF3">
              <w:rPr>
                <w:noProof/>
                <w:webHidden/>
              </w:rPr>
            </w:r>
            <w:r w:rsidR="00831DF3">
              <w:rPr>
                <w:noProof/>
                <w:webHidden/>
              </w:rPr>
              <w:fldChar w:fldCharType="separate"/>
            </w:r>
            <w:r w:rsidR="0026080A">
              <w:rPr>
                <w:noProof/>
                <w:webHidden/>
              </w:rPr>
              <w:t>5</w:t>
            </w:r>
            <w:r w:rsidR="00831DF3">
              <w:rPr>
                <w:noProof/>
                <w:webHidden/>
              </w:rPr>
              <w:fldChar w:fldCharType="end"/>
            </w:r>
          </w:hyperlink>
        </w:p>
        <w:p w14:paraId="4EAEFEA1" w14:textId="63C762EF"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1" w:history="1">
            <w:r w:rsidR="00831DF3" w:rsidRPr="00B47786">
              <w:rPr>
                <w:rStyle w:val="Hyperlink"/>
                <w:i/>
                <w:iCs/>
                <w:noProof/>
                <w:lang w:val="en-US"/>
              </w:rPr>
              <w:t>3.</w:t>
            </w:r>
            <w:r w:rsidR="00831DF3">
              <w:rPr>
                <w:rFonts w:eastAsiaTheme="minorEastAsia"/>
                <w:noProof/>
                <w:kern w:val="2"/>
                <w:sz w:val="24"/>
                <w:szCs w:val="24"/>
                <w:lang w:val="en-US"/>
                <w14:ligatures w14:val="standardContextual"/>
              </w:rPr>
              <w:tab/>
            </w:r>
            <w:r w:rsidR="00831DF3" w:rsidRPr="00B47786">
              <w:rPr>
                <w:rStyle w:val="Hyperlink"/>
                <w:noProof/>
                <w:lang w:val="en-US"/>
              </w:rPr>
              <w:t>Proposition of a concise framework for voice naturalness (900</w:t>
            </w:r>
            <w:r w:rsidR="00831DF3" w:rsidRPr="00B47786">
              <w:rPr>
                <w:rStyle w:val="Hyperlink"/>
                <w:i/>
                <w:iCs/>
                <w:noProof/>
                <w:lang w:val="en-US"/>
              </w:rPr>
              <w:t>)</w:t>
            </w:r>
            <w:r w:rsidR="00831DF3">
              <w:rPr>
                <w:noProof/>
                <w:webHidden/>
              </w:rPr>
              <w:tab/>
            </w:r>
            <w:r w:rsidR="00831DF3">
              <w:rPr>
                <w:noProof/>
                <w:webHidden/>
              </w:rPr>
              <w:fldChar w:fldCharType="begin"/>
            </w:r>
            <w:r w:rsidR="00831DF3">
              <w:rPr>
                <w:noProof/>
                <w:webHidden/>
              </w:rPr>
              <w:instrText xml:space="preserve"> PAGEREF _Toc160791731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2A6B4C64" w14:textId="5EFB93A9"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2" w:history="1">
            <w:r w:rsidR="00831DF3" w:rsidRPr="00B47786">
              <w:rPr>
                <w:rStyle w:val="Hyperlink"/>
                <w:noProof/>
              </w:rPr>
              <w:t>3.1.</w:t>
            </w:r>
            <w:r w:rsidR="00831DF3">
              <w:rPr>
                <w:rFonts w:eastAsiaTheme="minorEastAsia"/>
                <w:noProof/>
                <w:kern w:val="2"/>
                <w:sz w:val="24"/>
                <w:szCs w:val="24"/>
                <w:lang w:val="en-US"/>
                <w14:ligatures w14:val="standardContextual"/>
              </w:rPr>
              <w:tab/>
            </w:r>
            <w:r w:rsidR="00831DF3" w:rsidRPr="00B47786">
              <w:rPr>
                <w:rStyle w:val="Hyperlink"/>
                <w:noProof/>
              </w:rPr>
              <w:t>Definitions of naturalness (500)</w:t>
            </w:r>
            <w:r w:rsidR="00831DF3">
              <w:rPr>
                <w:noProof/>
                <w:webHidden/>
              </w:rPr>
              <w:tab/>
            </w:r>
            <w:r w:rsidR="00831DF3">
              <w:rPr>
                <w:noProof/>
                <w:webHidden/>
              </w:rPr>
              <w:fldChar w:fldCharType="begin"/>
            </w:r>
            <w:r w:rsidR="00831DF3">
              <w:rPr>
                <w:noProof/>
                <w:webHidden/>
              </w:rPr>
              <w:instrText xml:space="preserve"> PAGEREF _Toc160791732 \h </w:instrText>
            </w:r>
            <w:r w:rsidR="00831DF3">
              <w:rPr>
                <w:noProof/>
                <w:webHidden/>
              </w:rPr>
            </w:r>
            <w:r w:rsidR="00831DF3">
              <w:rPr>
                <w:noProof/>
                <w:webHidden/>
              </w:rPr>
              <w:fldChar w:fldCharType="separate"/>
            </w:r>
            <w:r w:rsidR="0026080A">
              <w:rPr>
                <w:noProof/>
                <w:webHidden/>
              </w:rPr>
              <w:t>6</w:t>
            </w:r>
            <w:r w:rsidR="00831DF3">
              <w:rPr>
                <w:noProof/>
                <w:webHidden/>
              </w:rPr>
              <w:fldChar w:fldCharType="end"/>
            </w:r>
          </w:hyperlink>
        </w:p>
        <w:p w14:paraId="715E735D" w14:textId="1FEBC53F" w:rsidR="00831DF3" w:rsidRDefault="00000000">
          <w:pPr>
            <w:pStyle w:val="Verzeichnis2"/>
            <w:tabs>
              <w:tab w:val="left" w:pos="960"/>
              <w:tab w:val="right" w:leader="dot" w:pos="9062"/>
            </w:tabs>
            <w:rPr>
              <w:rFonts w:eastAsiaTheme="minorEastAsia"/>
              <w:noProof/>
              <w:kern w:val="2"/>
              <w:sz w:val="24"/>
              <w:szCs w:val="24"/>
              <w:lang w:val="en-US"/>
              <w14:ligatures w14:val="standardContextual"/>
            </w:rPr>
          </w:pPr>
          <w:hyperlink w:anchor="_Toc160791733" w:history="1">
            <w:r w:rsidR="00831DF3" w:rsidRPr="00B47786">
              <w:rPr>
                <w:rStyle w:val="Hyperlink"/>
                <w:noProof/>
              </w:rPr>
              <w:t>3.2.</w:t>
            </w:r>
            <w:r w:rsidR="00831DF3">
              <w:rPr>
                <w:rFonts w:eastAsiaTheme="minorEastAsia"/>
                <w:noProof/>
                <w:kern w:val="2"/>
                <w:sz w:val="24"/>
                <w:szCs w:val="24"/>
                <w:lang w:val="en-US"/>
                <w14:ligatures w14:val="standardContextual"/>
              </w:rPr>
              <w:tab/>
            </w:r>
            <w:r w:rsidR="00831DF3" w:rsidRPr="00B47786">
              <w:rPr>
                <w:rStyle w:val="Hyperlink"/>
                <w:noProof/>
              </w:rPr>
              <w:t>Differentiation from other concepts (400)</w:t>
            </w:r>
            <w:r w:rsidR="00831DF3">
              <w:rPr>
                <w:noProof/>
                <w:webHidden/>
              </w:rPr>
              <w:tab/>
            </w:r>
            <w:r w:rsidR="00831DF3">
              <w:rPr>
                <w:noProof/>
                <w:webHidden/>
              </w:rPr>
              <w:fldChar w:fldCharType="begin"/>
            </w:r>
            <w:r w:rsidR="00831DF3">
              <w:rPr>
                <w:noProof/>
                <w:webHidden/>
              </w:rPr>
              <w:instrText xml:space="preserve"> PAGEREF _Toc160791733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4F7CAB39" w14:textId="58097713"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4" w:history="1">
            <w:r w:rsidR="00831DF3" w:rsidRPr="00B47786">
              <w:rPr>
                <w:rStyle w:val="Hyperlink"/>
                <w:noProof/>
                <w:lang w:val="en-US"/>
              </w:rPr>
              <w:t>4.</w:t>
            </w:r>
            <w:r w:rsidR="00831DF3">
              <w:rPr>
                <w:rFonts w:eastAsiaTheme="minorEastAsia"/>
                <w:noProof/>
                <w:kern w:val="2"/>
                <w:sz w:val="24"/>
                <w:szCs w:val="24"/>
                <w:lang w:val="en-US"/>
                <w14:ligatures w14:val="standardContextual"/>
              </w:rPr>
              <w:tab/>
            </w:r>
            <w:r w:rsidR="00831DF3" w:rsidRPr="00B47786">
              <w:rPr>
                <w:rStyle w:val="Hyperlink"/>
                <w:noProof/>
                <w:lang w:val="en-US"/>
              </w:rPr>
              <w:t>Progressing in conjunction (400)</w:t>
            </w:r>
            <w:r w:rsidR="00831DF3">
              <w:rPr>
                <w:noProof/>
                <w:webHidden/>
              </w:rPr>
              <w:tab/>
            </w:r>
            <w:r w:rsidR="00831DF3">
              <w:rPr>
                <w:noProof/>
                <w:webHidden/>
              </w:rPr>
              <w:fldChar w:fldCharType="begin"/>
            </w:r>
            <w:r w:rsidR="00831DF3">
              <w:rPr>
                <w:noProof/>
                <w:webHidden/>
              </w:rPr>
              <w:instrText xml:space="preserve"> PAGEREF _Toc160791734 \h </w:instrText>
            </w:r>
            <w:r w:rsidR="00831DF3">
              <w:rPr>
                <w:noProof/>
                <w:webHidden/>
              </w:rPr>
            </w:r>
            <w:r w:rsidR="00831DF3">
              <w:rPr>
                <w:noProof/>
                <w:webHidden/>
              </w:rPr>
              <w:fldChar w:fldCharType="separate"/>
            </w:r>
            <w:r w:rsidR="0026080A">
              <w:rPr>
                <w:noProof/>
                <w:webHidden/>
              </w:rPr>
              <w:t>7</w:t>
            </w:r>
            <w:r w:rsidR="00831DF3">
              <w:rPr>
                <w:noProof/>
                <w:webHidden/>
              </w:rPr>
              <w:fldChar w:fldCharType="end"/>
            </w:r>
          </w:hyperlink>
        </w:p>
        <w:p w14:paraId="7CC18E08" w14:textId="2CA60043"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5" w:history="1">
            <w:r w:rsidR="00831DF3" w:rsidRPr="00B47786">
              <w:rPr>
                <w:rStyle w:val="Hyperlink"/>
                <w:noProof/>
                <w:lang w:val="en-US"/>
              </w:rPr>
              <w:t>5.</w:t>
            </w:r>
            <w:r w:rsidR="00831DF3">
              <w:rPr>
                <w:rFonts w:eastAsiaTheme="minorEastAsia"/>
                <w:noProof/>
                <w:kern w:val="2"/>
                <w:sz w:val="24"/>
                <w:szCs w:val="24"/>
                <w:lang w:val="en-US"/>
                <w14:ligatures w14:val="standardContextual"/>
              </w:rPr>
              <w:tab/>
            </w:r>
            <w:r w:rsidR="00831DF3" w:rsidRPr="00B47786">
              <w:rPr>
                <w:rStyle w:val="Hyperlink"/>
                <w:noProof/>
                <w:lang w:val="en-US"/>
              </w:rPr>
              <w:t>Naturalness research rooted in voice perception theory (400)</w:t>
            </w:r>
            <w:r w:rsidR="00831DF3">
              <w:rPr>
                <w:noProof/>
                <w:webHidden/>
              </w:rPr>
              <w:tab/>
            </w:r>
            <w:r w:rsidR="00831DF3">
              <w:rPr>
                <w:noProof/>
                <w:webHidden/>
              </w:rPr>
              <w:fldChar w:fldCharType="begin"/>
            </w:r>
            <w:r w:rsidR="00831DF3">
              <w:rPr>
                <w:noProof/>
                <w:webHidden/>
              </w:rPr>
              <w:instrText xml:space="preserve"> PAGEREF _Toc160791735 \h </w:instrText>
            </w:r>
            <w:r w:rsidR="00831DF3">
              <w:rPr>
                <w:noProof/>
                <w:webHidden/>
              </w:rPr>
            </w:r>
            <w:r w:rsidR="00831DF3">
              <w:rPr>
                <w:noProof/>
                <w:webHidden/>
              </w:rPr>
              <w:fldChar w:fldCharType="separate"/>
            </w:r>
            <w:r w:rsidR="0026080A">
              <w:rPr>
                <w:noProof/>
                <w:webHidden/>
              </w:rPr>
              <w:t>8</w:t>
            </w:r>
            <w:r w:rsidR="00831DF3">
              <w:rPr>
                <w:noProof/>
                <w:webHidden/>
              </w:rPr>
              <w:fldChar w:fldCharType="end"/>
            </w:r>
          </w:hyperlink>
        </w:p>
        <w:p w14:paraId="2872D16D" w14:textId="720327DE" w:rsidR="00831DF3" w:rsidRDefault="00000000">
          <w:pPr>
            <w:pStyle w:val="Verzeichnis1"/>
            <w:tabs>
              <w:tab w:val="left" w:pos="480"/>
              <w:tab w:val="right" w:leader="dot" w:pos="9062"/>
            </w:tabs>
            <w:rPr>
              <w:rFonts w:eastAsiaTheme="minorEastAsia"/>
              <w:noProof/>
              <w:kern w:val="2"/>
              <w:sz w:val="24"/>
              <w:szCs w:val="24"/>
              <w:lang w:val="en-US"/>
              <w14:ligatures w14:val="standardContextual"/>
            </w:rPr>
          </w:pPr>
          <w:hyperlink w:anchor="_Toc160791736" w:history="1">
            <w:r w:rsidR="00831DF3" w:rsidRPr="00B47786">
              <w:rPr>
                <w:rStyle w:val="Hyperlink"/>
                <w:noProof/>
                <w:lang w:val="en-US"/>
              </w:rPr>
              <w:t>6.</w:t>
            </w:r>
            <w:r w:rsidR="00831DF3">
              <w:rPr>
                <w:rFonts w:eastAsiaTheme="minorEastAsia"/>
                <w:noProof/>
                <w:kern w:val="2"/>
                <w:sz w:val="24"/>
                <w:szCs w:val="24"/>
                <w:lang w:val="en-US"/>
                <w14:ligatures w14:val="standardContextual"/>
              </w:rPr>
              <w:tab/>
            </w:r>
            <w:r w:rsidR="00831DF3" w:rsidRPr="00B47786">
              <w:rPr>
                <w:rStyle w:val="Hyperlink"/>
                <w:noProof/>
                <w:lang w:val="en-US"/>
              </w:rPr>
              <w:t>Open questions and future/outlook (400)</w:t>
            </w:r>
            <w:r w:rsidR="00831DF3">
              <w:rPr>
                <w:noProof/>
                <w:webHidden/>
              </w:rPr>
              <w:tab/>
            </w:r>
            <w:r w:rsidR="00831DF3">
              <w:rPr>
                <w:noProof/>
                <w:webHidden/>
              </w:rPr>
              <w:fldChar w:fldCharType="begin"/>
            </w:r>
            <w:r w:rsidR="00831DF3">
              <w:rPr>
                <w:noProof/>
                <w:webHidden/>
              </w:rPr>
              <w:instrText xml:space="preserve"> PAGEREF _Toc160791736 \h </w:instrText>
            </w:r>
            <w:r w:rsidR="00831DF3">
              <w:rPr>
                <w:noProof/>
                <w:webHidden/>
              </w:rPr>
            </w:r>
            <w:r w:rsidR="00831DF3">
              <w:rPr>
                <w:noProof/>
                <w:webHidden/>
              </w:rPr>
              <w:fldChar w:fldCharType="separate"/>
            </w:r>
            <w:r w:rsidR="0026080A">
              <w:rPr>
                <w:noProof/>
                <w:webHidden/>
              </w:rPr>
              <w:t>9</w:t>
            </w:r>
            <w:r w:rsidR="00831DF3">
              <w:rPr>
                <w:noProof/>
                <w:webHidden/>
              </w:rPr>
              <w:fldChar w:fldCharType="end"/>
            </w:r>
          </w:hyperlink>
        </w:p>
        <w:p w14:paraId="3B51229D" w14:textId="57D91AA3" w:rsidR="00345179" w:rsidRDefault="00345179">
          <w:r>
            <w:rPr>
              <w:b/>
              <w:bCs/>
            </w:rPr>
            <w:fldChar w:fldCharType="end"/>
          </w:r>
        </w:p>
      </w:sdtContent>
    </w:sdt>
    <w:p w14:paraId="6E6CB0D7" w14:textId="5AC91BB8" w:rsidR="0082663D" w:rsidRDefault="00345179" w:rsidP="0082663D">
      <w:pPr>
        <w:rPr>
          <w:lang w:val="en"/>
        </w:rPr>
      </w:pPr>
      <w:r>
        <w:rPr>
          <w:lang w:val="en"/>
        </w:rPr>
        <w:br w:type="page"/>
      </w:r>
    </w:p>
    <w:p w14:paraId="4C1FAEAC" w14:textId="252D457C" w:rsidR="0023780B" w:rsidRDefault="0086290E" w:rsidP="00F858EE">
      <w:pPr>
        <w:pStyle w:val="berschrift1"/>
        <w:numPr>
          <w:ilvl w:val="0"/>
          <w:numId w:val="7"/>
        </w:numPr>
        <w:rPr>
          <w:lang w:val="en"/>
        </w:rPr>
      </w:pPr>
      <w:bookmarkStart w:id="1" w:name="_Toc160791725"/>
      <w:r>
        <w:rPr>
          <w:lang w:val="en"/>
        </w:rPr>
        <w:lastRenderedPageBreak/>
        <w:t>Introduction – voice naturalness (</w:t>
      </w:r>
      <w:r w:rsidR="008255BD">
        <w:rPr>
          <w:lang w:val="en"/>
        </w:rPr>
        <w:t>450</w:t>
      </w:r>
      <w:r>
        <w:rPr>
          <w:lang w:val="en"/>
        </w:rPr>
        <w:t>)</w:t>
      </w:r>
      <w:bookmarkEnd w:id="1"/>
    </w:p>
    <w:p w14:paraId="0ED39163" w14:textId="77777777" w:rsidR="008255BD" w:rsidRPr="008255BD" w:rsidRDefault="008255BD" w:rsidP="008255BD">
      <w:pPr>
        <w:rPr>
          <w:lang w:val="en"/>
        </w:rPr>
      </w:pPr>
    </w:p>
    <w:p w14:paraId="54B5A6A4" w14:textId="7B9FAA9C" w:rsidR="00BF71D0" w:rsidRDefault="00BF71D0" w:rsidP="00BF71D0">
      <w:pPr>
        <w:rPr>
          <w:lang w:val="en-US"/>
        </w:rPr>
      </w:pPr>
      <w:bookmarkStart w:id="2" w:name="_Hlk160715361"/>
      <w:r w:rsidRPr="009073C7">
        <w:rPr>
          <w:lang w:val="en-US"/>
        </w:rPr>
        <w:t xml:space="preserve">Human behavior </w:t>
      </w:r>
      <w:r>
        <w:rPr>
          <w:lang w:val="en-US"/>
        </w:rPr>
        <w:t>is</w:t>
      </w:r>
      <w:r w:rsidRPr="009073C7">
        <w:rPr>
          <w:lang w:val="en-US"/>
        </w:rPr>
        <w:t xml:space="preserve"> influenced by the perceived quality of objects</w:t>
      </w:r>
      <w:r>
        <w:rPr>
          <w:lang w:val="en-US"/>
        </w:rPr>
        <w:t xml:space="preserve"> and</w:t>
      </w:r>
      <w:r w:rsidRPr="009073C7">
        <w:rPr>
          <w:lang w:val="en-US"/>
        </w:rPr>
        <w:t xml:space="preserve"> organisms that are encountered in our natural, social, and virtual environments. </w:t>
      </w:r>
      <w:r w:rsidRPr="002F1B24">
        <w:rPr>
          <w:lang w:val="en-US"/>
        </w:rPr>
        <w:t>An important quality dimension concerns perceived “naturalness</w:t>
      </w:r>
      <w:r>
        <w:rPr>
          <w:lang w:val="en-US"/>
        </w:rPr>
        <w:t>”</w:t>
      </w:r>
      <w:r w:rsidRPr="002F1B24">
        <w:rPr>
          <w:lang w:val="en-US"/>
        </w:rPr>
        <w:t>. Assessing naturalness</w:t>
      </w:r>
      <w:r w:rsidRPr="002F1B24">
        <w:rPr>
          <w:color w:val="C00000"/>
          <w:lang w:val="en-US"/>
        </w:rPr>
        <w:t xml:space="preserve"> </w:t>
      </w:r>
      <w:r w:rsidRPr="002F1B24">
        <w:rPr>
          <w:lang w:val="en-US"/>
        </w:rPr>
        <w:t xml:space="preserve">has an evolutionary meaning, as </w:t>
      </w:r>
      <w:r>
        <w:rPr>
          <w:lang w:val="en-US"/>
        </w:rPr>
        <w:t>it</w:t>
      </w:r>
      <w:r w:rsidRPr="002F1B24">
        <w:rPr>
          <w:lang w:val="en-US"/>
        </w:rPr>
        <w:t xml:space="preserve"> influences interactions, food choice, and social trust (</w:t>
      </w:r>
      <w:r w:rsidRPr="00853B15">
        <w:rPr>
          <w:color w:val="C00000"/>
          <w:lang w:val="en-US"/>
        </w:rPr>
        <w:t>Quelle</w:t>
      </w:r>
      <w:r w:rsidRPr="002F1B24">
        <w:rPr>
          <w:lang w:val="en-US"/>
        </w:rPr>
        <w:t xml:space="preserve">). </w:t>
      </w:r>
      <w:r w:rsidRPr="00853B15">
        <w:rPr>
          <w:lang w:val="en-US"/>
        </w:rPr>
        <w:t xml:space="preserve">Naturalness, from a biological </w:t>
      </w:r>
      <w:r w:rsidR="00CB0D44">
        <w:rPr>
          <w:lang w:val="en-US"/>
        </w:rPr>
        <w:t>perspective</w:t>
      </w:r>
      <w:r w:rsidRPr="00853B15">
        <w:rPr>
          <w:lang w:val="en-US"/>
        </w:rPr>
        <w:t>, can be understood as the adaptive norm, with extreme deviations supposedly being rather “unnatural” instances (</w:t>
      </w:r>
      <w:r w:rsidRPr="00853B15">
        <w:rPr>
          <w:color w:val="C00000"/>
          <w:lang w:val="en-US"/>
        </w:rPr>
        <w:t>Quelle</w:t>
      </w:r>
      <w:r w:rsidRPr="00853B15">
        <w:rPr>
          <w:lang w:val="en-US"/>
        </w:rPr>
        <w:t>). Besides the biological context, the recent emergence of AI-generated digital and virtual contexts has brought human-machine interactions to everyday life, and therefore questions of naturalness to the forefront of scientific research.</w:t>
      </w:r>
    </w:p>
    <w:p w14:paraId="3DBC857C" w14:textId="50B5CBF5" w:rsidR="00BD0FF9" w:rsidRPr="00BD0FF9" w:rsidRDefault="00BF71D0" w:rsidP="00BD0FF9">
      <w:pPr>
        <w:rPr>
          <w:lang w:val="en-US"/>
        </w:rPr>
      </w:pPr>
      <w:r w:rsidRPr="009C4864">
        <w:rPr>
          <w:lang w:val="en-US"/>
        </w:rPr>
        <w:t xml:space="preserve">A domain where features of (un)naturalness are of particular importance is the voice, </w:t>
      </w:r>
      <w:r w:rsidR="00CB0D44">
        <w:rPr>
          <w:lang w:val="en-US"/>
        </w:rPr>
        <w:t>as</w:t>
      </w:r>
      <w:r w:rsidRPr="009C4864">
        <w:rPr>
          <w:lang w:val="en-US"/>
        </w:rPr>
        <w:t xml:space="preserve"> one of the prime channels </w:t>
      </w:r>
      <w:r>
        <w:rPr>
          <w:lang w:val="en-US"/>
        </w:rPr>
        <w:t>for</w:t>
      </w:r>
      <w:r w:rsidR="00C35DFD">
        <w:rPr>
          <w:lang w:val="en-US"/>
        </w:rPr>
        <w:t xml:space="preserve"> communication for</w:t>
      </w:r>
      <w:r w:rsidRPr="009C4864">
        <w:rPr>
          <w:lang w:val="en-US"/>
        </w:rPr>
        <w:t xml:space="preserve"> </w:t>
      </w:r>
      <w:r>
        <w:rPr>
          <w:lang w:val="en-US"/>
        </w:rPr>
        <w:t>human</w:t>
      </w:r>
      <w:r w:rsidR="00C35DFD">
        <w:rPr>
          <w:lang w:val="en-US"/>
        </w:rPr>
        <w:t xml:space="preserve">s </w:t>
      </w:r>
      <w:sdt>
        <w:sdtPr>
          <w:rPr>
            <w:lang w:val="en-US"/>
          </w:rPr>
          <w:alias w:val="To edit, see citavi.com/edit"/>
          <w:tag w:val="CitaviPlaceholder#23c1187a-9ce1-4a83-aa8b-4fb37ef72c2f"/>
          <w:id w:val="1302190477"/>
          <w:placeholder>
            <w:docPart w:val="DefaultPlaceholder_-1854013440"/>
          </w:placeholder>
        </w:sdtPr>
        <w:sdtContent>
          <w:r w:rsidR="00B014AB">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0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}</w:instrText>
          </w:r>
          <w:r w:rsidR="00B014AB">
            <w:rPr>
              <w:lang w:val="en-US"/>
            </w:rPr>
            <w:fldChar w:fldCharType="separate"/>
          </w:r>
          <w:r w:rsidR="003328F6">
            <w:rPr>
              <w:lang w:val="en-US"/>
            </w:rPr>
            <w:t>[93]</w:t>
          </w:r>
          <w:r w:rsidR="00B014AB">
            <w:rPr>
              <w:lang w:val="en-US"/>
            </w:rPr>
            <w:fldChar w:fldCharType="end"/>
          </w:r>
        </w:sdtContent>
      </w:sdt>
      <w:r>
        <w:rPr>
          <w:lang w:val="en-US"/>
        </w:rPr>
        <w:t xml:space="preserve"> and beyond</w:t>
      </w:r>
      <w:commentRangeStart w:id="3"/>
      <w:ins w:id="4" w:author="Stefan Schweinberger" w:date="2024-06-10T18:47:00Z">
        <w:r w:rsidR="00CB0D44">
          <w:rPr>
            <w:lang w:val="en-US"/>
          </w:rPr>
          <w:t xml:space="preserve">: </w:t>
        </w:r>
      </w:ins>
      <w:del w:id="5" w:author="Stefan Schweinberger" w:date="2024-06-10T18:47:00Z">
        <w:r w:rsidRPr="009C4864" w:rsidDel="00CB0D44">
          <w:rPr>
            <w:lang w:val="en-US"/>
          </w:rPr>
          <w:delText>,</w:delText>
        </w:r>
        <w:r w:rsidDel="00CB0D44">
          <w:rPr>
            <w:lang w:val="en-US"/>
          </w:rPr>
          <w:delText xml:space="preserve"> with</w:delText>
        </w:r>
        <w:r w:rsidRPr="009C4864" w:rsidDel="00CB0D44">
          <w:rPr>
            <w:lang w:val="en-US"/>
          </w:rPr>
          <w:delText xml:space="preserve"> s</w:delText>
        </w:r>
      </w:del>
      <w:ins w:id="6" w:author="Stefan Schweinberger" w:date="2024-06-10T18:47:00Z">
        <w:r w:rsidR="00CB0D44">
          <w:rPr>
            <w:lang w:val="en-US"/>
          </w:rPr>
          <w:t>S</w:t>
        </w:r>
      </w:ins>
      <w:r w:rsidRPr="009C4864">
        <w:rPr>
          <w:lang w:val="en-US"/>
        </w:rPr>
        <w:t xml:space="preserve">ynthetic voices </w:t>
      </w:r>
      <w:del w:id="7" w:author="Stefan Schweinberger" w:date="2024-06-10T18:48:00Z">
        <w:r w:rsidRPr="009C4864" w:rsidDel="00CB0D44">
          <w:rPr>
            <w:lang w:val="en-US"/>
          </w:rPr>
          <w:delText>now</w:delText>
        </w:r>
        <w:r w:rsidDel="00CB0D44">
          <w:rPr>
            <w:lang w:val="en-US"/>
          </w:rPr>
          <w:delText>adays</w:delText>
        </w:r>
        <w:r w:rsidRPr="009C4864" w:rsidDel="00CB0D44">
          <w:rPr>
            <w:lang w:val="en-US"/>
          </w:rPr>
          <w:delText xml:space="preserve"> often becom</w:delText>
        </w:r>
        <w:r w:rsidDel="00CB0D44">
          <w:rPr>
            <w:lang w:val="en-US"/>
          </w:rPr>
          <w:delText>ing</w:delText>
        </w:r>
        <w:r w:rsidRPr="009C4864" w:rsidDel="00CB0D44">
          <w:rPr>
            <w:lang w:val="en-US"/>
          </w:rPr>
          <w:delText xml:space="preserve"> the </w:delText>
        </w:r>
      </w:del>
      <w:ins w:id="8" w:author="Stefan Schweinberger" w:date="2024-06-10T18:48:00Z">
        <w:r w:rsidR="00CB0D44">
          <w:rPr>
            <w:lang w:val="en-US"/>
          </w:rPr>
          <w:t xml:space="preserve">increasingly emerge as </w:t>
        </w:r>
      </w:ins>
      <w:del w:id="9" w:author="Stefan Schweinberger" w:date="2024-06-10T18:48:00Z">
        <w:r w:rsidRPr="009C4864" w:rsidDel="00CB0D44">
          <w:rPr>
            <w:lang w:val="en-US"/>
          </w:rPr>
          <w:delText xml:space="preserve">main </w:delText>
        </w:r>
      </w:del>
      <w:ins w:id="10" w:author="Stefan Schweinberger" w:date="2024-06-10T18:48:00Z">
        <w:r w:rsidR="00CB0D44">
          <w:rPr>
            <w:lang w:val="en-US"/>
          </w:rPr>
          <w:t>maj</w:t>
        </w:r>
      </w:ins>
      <w:ins w:id="11" w:author="Stefan Schweinberger" w:date="2024-06-10T18:49:00Z">
        <w:r w:rsidR="00CB0D44">
          <w:rPr>
            <w:lang w:val="en-US"/>
          </w:rPr>
          <w:t>or</w:t>
        </w:r>
      </w:ins>
      <w:ins w:id="12" w:author="Stefan Schweinberger" w:date="2024-06-10T18:48:00Z">
        <w:r w:rsidR="00CB0D44" w:rsidRPr="009C4864">
          <w:rPr>
            <w:lang w:val="en-US"/>
          </w:rPr>
          <w:t xml:space="preserve"> </w:t>
        </w:r>
      </w:ins>
      <w:r w:rsidRPr="009C4864">
        <w:rPr>
          <w:lang w:val="en-US"/>
        </w:rPr>
        <w:t>carrier</w:t>
      </w:r>
      <w:ins w:id="13" w:author="Stefan Schweinberger" w:date="2024-06-10T18:49:00Z">
        <w:r w:rsidR="00CB0D44">
          <w:rPr>
            <w:lang w:val="en-US"/>
          </w:rPr>
          <w:t>s</w:t>
        </w:r>
      </w:ins>
      <w:r w:rsidRPr="009C4864">
        <w:rPr>
          <w:lang w:val="en-US"/>
        </w:rPr>
        <w:t xml:space="preserve"> </w:t>
      </w:r>
      <w:commentRangeEnd w:id="3"/>
      <w:r w:rsidR="00366DDC">
        <w:rPr>
          <w:rStyle w:val="Kommentarzeichen"/>
        </w:rPr>
        <w:commentReference w:id="3"/>
      </w:r>
      <w:r w:rsidRPr="009C4864">
        <w:rPr>
          <w:lang w:val="en-US"/>
        </w:rPr>
        <w:t>of communicative interactions, such as in customer service calls, gaming environments, or support platforms</w:t>
      </w:r>
      <w:r w:rsidR="00B014AB">
        <w:rPr>
          <w:lang w:val="en-US"/>
        </w:rPr>
        <w:t xml:space="preserve"> </w:t>
      </w:r>
      <w:sdt>
        <w:sdtPr>
          <w:rPr>
            <w:lang w:val="en-US"/>
          </w:rPr>
          <w:alias w:val="To edit, see citavi.com/edit"/>
          <w:tag w:val="CitaviPlaceholder#af69dadb-9429-4d58-8a92-292e97f807d8"/>
          <w:id w:val="918839528"/>
          <w:placeholder>
            <w:docPart w:val="DefaultPlaceholder_-1854013440"/>
          </w:placeholder>
        </w:sdtPr>
        <w:sdtContent>
          <w:r w:rsidR="00B014AB">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U3RhcnQiOjMsIlJhbmdlTGVuZ3RoIjo0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wNy0yMVQyMDo0MDoyNi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A3LTIxVDIwOjQwOjI2IiwiUHJvamVjdCI6eyIkcmVmIjoiNSJ9fSwiVXNlTnVtYmVyaW5nVHlwZU9mUGFyZW50RG9jdW1lbnQiOmZhbHNlfV0sIkZvcm1hdHRlZFRleHQiOnsiJGlkIjoiMTciLCJDb3VudCI6MSwiVGV4dFVuaXRzIjpbeyIkaWQiOiIxOCIsIkZvbnRTdHlsZSI6eyIkaWQiOiIxOSIsIk5ldXRyYWwiOnRydWV9LCJSZWFkaW5nT3JkZXIiOjEsIlRleHQiOiJbNjksNzBdIn1dfSwiVGFnIjoiQ2l0YXZpUGxhY2Vob2xkZXIjYWY2OWRhZGItOTQyOS00ZDU4LThhOTItMjkyZTk3ZjgwN2Q4IiwiVGV4dCI6Ils2OSw3MF0iLCJXQUlWZXJzaW9uIjoiNi4xMS4wLjAifQ==}</w:instrText>
          </w:r>
          <w:r w:rsidR="00B014AB">
            <w:rPr>
              <w:lang w:val="en-US"/>
            </w:rPr>
            <w:fldChar w:fldCharType="separate"/>
          </w:r>
          <w:r w:rsidR="003328F6">
            <w:rPr>
              <w:lang w:val="en-US"/>
            </w:rPr>
            <w:t>[69,70]</w:t>
          </w:r>
          <w:r w:rsidR="00B014AB">
            <w:rPr>
              <w:lang w:val="en-US"/>
            </w:rPr>
            <w:fldChar w:fldCharType="end"/>
          </w:r>
        </w:sdtContent>
      </w:sdt>
      <w:r w:rsidRPr="009C4864">
        <w:rPr>
          <w:lang w:val="en-US"/>
        </w:rPr>
        <w:t xml:space="preserve">. </w:t>
      </w:r>
      <w:r>
        <w:rPr>
          <w:lang w:val="en-US"/>
        </w:rPr>
        <w:t xml:space="preserve">When listening to voices, we form an instant impression about them </w:t>
      </w:r>
      <w:sdt>
        <w:sdtPr>
          <w:rPr>
            <w:lang w:val="en-US"/>
          </w:rPr>
          <w:alias w:val="To edit, see citavi.com/edit"/>
          <w:tag w:val="CitaviPlaceholder#5c9029cb-2c71-488d-a051-df3f827c2bfc"/>
          <w:id w:val="1861626796"/>
          <w:placeholder>
            <w:docPart w:val="DefaultPlaceholder_-1854013440"/>
          </w:placeholder>
        </w:sdtPr>
        <w:sdtContent>
          <w:commentRangeStart w:id="14"/>
          <w:r w:rsidR="00B014AB">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YTI4MjNhLWE4YTEtNGU3Yi04MjViLTE0YmY3YTE5YWNiZiIsIlJhbmdlTGVuZ3RoIjo0LCJSZWZlcmVuY2VJZCI6IjMxYTZjMzU5LTg0MzQtNGI1Mi1hMGQ4LTM0N2Q0ZDAwNjcx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zgvczQ0MjcxLTAyMy0wMDAwMS00IiwiVXJpU3RyaW5nIjoiaHR0cHM6Ly9kb2kub3JnLzEwLjEwMzgvczQ0MjcxLTAyMy0wMDAwMS0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lcmlvZGljYWwiOnsiJGlkIjoiMTA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wNy0yMVQyMDo0MDoyNiIsIlByb2plY3QiOnsiJHJlZiI6IjUifX0sIlVzZU51bWJlcmluZ1R5cGVPZlBhcmVudERvY3VtZW50IjpmYWxzZX1dLCJGb3JtYXR0ZWRUZXh0Ijp7IiRpZCI6IjExIiwiQ291bnQiOjEsIlRleHRVbml0cyI6W3siJGlkIjoiMTIiLCJGb250U3R5bGUiOnsiJGlkIjoiMTMiLCJOZXV0cmFsIjp0cnVlfSwiUmVhZGluZ09yZGVyIjoxLCJUZXh0IjoiWzQzXSJ9XX0sIlRhZyI6IkNpdGF2aVBsYWNlaG9sZGVyIzVjOTAyOWNiLTJjNzEtNDg4ZC1hMDUxLWRmM2Y4MjdjMmJmYyIsIlRleHQiOiJbNDNdIiwiV0FJVmVyc2lvbiI6IjYuMTEuMC4wIn0=}</w:instrText>
          </w:r>
          <w:r w:rsidR="00B014AB">
            <w:rPr>
              <w:lang w:val="en-US"/>
            </w:rPr>
            <w:fldChar w:fldCharType="separate"/>
          </w:r>
          <w:r w:rsidR="003328F6">
            <w:rPr>
              <w:lang w:val="en-US"/>
            </w:rPr>
            <w:t>[43]</w:t>
          </w:r>
          <w:r w:rsidR="00B014AB">
            <w:rPr>
              <w:lang w:val="en-US"/>
            </w:rPr>
            <w:fldChar w:fldCharType="end"/>
          </w:r>
          <w:commentRangeEnd w:id="14"/>
          <w:r w:rsidR="00F46AE9">
            <w:rPr>
              <w:rStyle w:val="Kommentarzeichen"/>
            </w:rPr>
            <w:commentReference w:id="14"/>
          </w:r>
        </w:sdtContent>
      </w:sdt>
      <w:r>
        <w:rPr>
          <w:lang w:val="en-US"/>
        </w:rPr>
        <w:t>.</w:t>
      </w:r>
      <w:r w:rsidRPr="001261F5">
        <w:rPr>
          <w:lang w:val="en-US"/>
        </w:rPr>
        <w:t xml:space="preserve"> </w:t>
      </w:r>
      <w:r>
        <w:rPr>
          <w:lang w:val="en-US"/>
        </w:rPr>
        <w:t>Crucially, listeners seem to be very sensitive to (un-)natural voice features, which affects communicative quality</w:t>
      </w:r>
      <w:r w:rsidR="003328F6">
        <w:rPr>
          <w:lang w:val="en-US"/>
        </w:rPr>
        <w:t xml:space="preserve"> </w:t>
      </w:r>
      <w:sdt>
        <w:sdtPr>
          <w:rPr>
            <w:lang w:val="en-US"/>
          </w:rPr>
          <w:alias w:val="To edit, see citavi.com/edit"/>
          <w:tag w:val="CitaviPlaceholder#a0b3040b-5145-44e1-9565-3270840d0b52"/>
          <w:id w:val="-1699622054"/>
          <w:placeholder>
            <w:docPart w:val="DefaultPlaceholder_-1854013440"/>
          </w:placeholder>
        </w:sdtPr>
        <w:sdtContent>
          <w:r w:rsidR="003328F6">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ODhkYjYxLTBlZWMtNGZlNC1iZGM1LTUzOGEyNDFhNDU3NiIsIlJhbmdlU3RhcnQiOjMsIlJhbmdlTGVuZ3RoIjo0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MmM4NjFiYWYtNGI4Ny00ZjYwLWJiYjItYmI4NjU4ODU5OTRhIiwiUmFuZ2VMZW5ndGgiOjM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A3LTIxVDIwOjU5OjMyIiwiUHJvamVjdCI6eyIkcmVmIjoiNSJ9fSwiVXNlTnVtYmVyaW5nVHlwZU9mUGFyZW50RG9jdW1lbnQiOmZhbHNlfV0sIkZvcm1hdHRlZFRleHQiOnsiJGlkIjoiMjQiLCJDb3VudCI6MSwiVGV4dFVuaXRzIjpbeyIkaWQiOiIyNSIsIkZvbnRTdHlsZSI6eyIkaWQiOiIyNiIsIk5ldXRyYWwiOnRydWV9LCJSZWFkaW5nT3JkZXIiOjEsIlRleHQiOiJbMzIsMzNdIn1dfSwiVGFnIjoiQ2l0YXZpUGxhY2Vob2xkZXIjYTBiMzA0MGItNTE0NS00NGUxLTk1NjUtMzI3MDg0MGQwYjUyIiwiVGV4dCI6IlszMiwzM10iLCJXQUlWZXJzaW9uIjoiNi4xMS4wLjAifQ==}</w:instrText>
          </w:r>
          <w:r w:rsidR="003328F6">
            <w:rPr>
              <w:lang w:val="en-US"/>
            </w:rPr>
            <w:fldChar w:fldCharType="separate"/>
          </w:r>
          <w:r w:rsidR="003328F6">
            <w:rPr>
              <w:lang w:val="en-US"/>
            </w:rPr>
            <w:t>[32,33]</w:t>
          </w:r>
          <w:r w:rsidR="003328F6">
            <w:rPr>
              <w:lang w:val="en-US"/>
            </w:rPr>
            <w:fldChar w:fldCharType="end"/>
          </w:r>
        </w:sdtContent>
      </w:sdt>
      <w:r>
        <w:rPr>
          <w:lang w:val="en-US"/>
        </w:rPr>
        <w:t xml:space="preserve">. </w:t>
      </w:r>
      <w:proofErr w:type="spellStart"/>
      <w:r w:rsidR="00DC047B" w:rsidRPr="00DC047B">
        <w:rPr>
          <w:color w:val="C00000"/>
          <w:lang w:val="en-US"/>
        </w:rPr>
        <w:t>ToDo</w:t>
      </w:r>
      <w:proofErr w:type="spellEnd"/>
      <w:r w:rsidR="00DC047B" w:rsidRPr="00DC047B">
        <w:rPr>
          <w:color w:val="C00000"/>
          <w:lang w:val="en-US"/>
        </w:rPr>
        <w:t xml:space="preserve">: Satz, </w:t>
      </w:r>
      <w:proofErr w:type="spellStart"/>
      <w:r w:rsidR="00DC047B" w:rsidRPr="00DC047B">
        <w:rPr>
          <w:color w:val="C00000"/>
          <w:lang w:val="en-US"/>
        </w:rPr>
        <w:t>wie</w:t>
      </w:r>
      <w:proofErr w:type="spellEnd"/>
      <w:r w:rsidR="00DC047B" w:rsidRPr="00DC047B">
        <w:rPr>
          <w:color w:val="C00000"/>
          <w:lang w:val="en-US"/>
        </w:rPr>
        <w:t xml:space="preserve"> </w:t>
      </w:r>
      <w:proofErr w:type="spellStart"/>
      <w:r w:rsidR="00DC047B" w:rsidRPr="00DC047B">
        <w:rPr>
          <w:color w:val="C00000"/>
          <w:lang w:val="en-US"/>
        </w:rPr>
        <w:t>eine</w:t>
      </w:r>
      <w:proofErr w:type="spellEnd"/>
      <w:r w:rsidR="00DC047B" w:rsidRPr="00DC047B">
        <w:rPr>
          <w:color w:val="C00000"/>
          <w:lang w:val="en-US"/>
        </w:rPr>
        <w:t xml:space="preserve"> </w:t>
      </w:r>
      <w:proofErr w:type="spellStart"/>
      <w:r w:rsidR="00DC047B" w:rsidRPr="00DC047B">
        <w:rPr>
          <w:color w:val="C00000"/>
          <w:lang w:val="en-US"/>
        </w:rPr>
        <w:t>unnatürliche</w:t>
      </w:r>
      <w:proofErr w:type="spellEnd"/>
      <w:r w:rsidR="00DC047B" w:rsidRPr="00DC047B">
        <w:rPr>
          <w:color w:val="C00000"/>
          <w:lang w:val="en-US"/>
        </w:rPr>
        <w:t xml:space="preserve"> </w:t>
      </w:r>
      <w:proofErr w:type="spellStart"/>
      <w:r w:rsidR="00DC047B" w:rsidRPr="00DC047B">
        <w:rPr>
          <w:color w:val="C00000"/>
          <w:lang w:val="en-US"/>
        </w:rPr>
        <w:t>Stimme</w:t>
      </w:r>
      <w:proofErr w:type="spellEnd"/>
      <w:r w:rsidR="00DC047B" w:rsidRPr="00DC047B">
        <w:rPr>
          <w:color w:val="C00000"/>
          <w:lang w:val="en-US"/>
        </w:rPr>
        <w:t xml:space="preserve"> </w:t>
      </w:r>
      <w:proofErr w:type="spellStart"/>
      <w:r w:rsidR="00DC047B" w:rsidRPr="00DC047B">
        <w:rPr>
          <w:color w:val="C00000"/>
          <w:lang w:val="en-US"/>
        </w:rPr>
        <w:t>klingen</w:t>
      </w:r>
      <w:proofErr w:type="spellEnd"/>
      <w:r w:rsidR="00DC047B" w:rsidRPr="00DC047B">
        <w:rPr>
          <w:color w:val="C00000"/>
          <w:lang w:val="en-US"/>
        </w:rPr>
        <w:t xml:space="preserve"> </w:t>
      </w:r>
      <w:proofErr w:type="spellStart"/>
      <w:r w:rsidR="00DC047B" w:rsidRPr="00DC047B">
        <w:rPr>
          <w:color w:val="C00000"/>
          <w:lang w:val="en-US"/>
        </w:rPr>
        <w:t>könnte</w:t>
      </w:r>
      <w:proofErr w:type="spellEnd"/>
      <w:r w:rsidR="00DC047B" w:rsidRPr="00DC047B">
        <w:rPr>
          <w:color w:val="C00000"/>
          <w:lang w:val="en-US"/>
        </w:rPr>
        <w:t xml:space="preserve">. </w:t>
      </w:r>
      <w:r>
        <w:rPr>
          <w:lang w:val="en-US"/>
        </w:rPr>
        <w:t xml:space="preserve">For </w:t>
      </w:r>
      <w:r w:rsidRPr="000231D0">
        <w:rPr>
          <w:b/>
          <w:lang w:val="en-US"/>
        </w:rPr>
        <w:t>human voices</w:t>
      </w:r>
      <w:r>
        <w:rPr>
          <w:lang w:val="en-US"/>
        </w:rPr>
        <w:t>, c</w:t>
      </w:r>
      <w:r w:rsidRPr="00F06F8B">
        <w:rPr>
          <w:lang w:val="en-US"/>
        </w:rPr>
        <w:t xml:space="preserve">onsistent evidence from different speech-language pathologies shows that impairments in speech naturalness affect everyday interaction to a degree that can result in social isolation, reduced quality of life, and even depression </w:t>
      </w:r>
      <w:sdt>
        <w:sdtPr>
          <w:rPr>
            <w:lang w:val="en-US"/>
          </w:rPr>
          <w:alias w:val="To edit, see citavi.com/edit"/>
          <w:tag w:val="CitaviPlaceholder#d7f82a95-ee91-4057-9148-f485d589e883"/>
          <w:id w:val="960540847"/>
          <w:placeholder>
            <w:docPart w:val="DefaultPlaceholder_-1854013440"/>
          </w:placeholder>
        </w:sdtPr>
        <w:sdtContent>
          <w:r w:rsidR="00B014AB">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zNkNWU0LWVhODAtNDQ4Ny1iNDAzLWYzNGIxOGVlMmNiYiIsIlJhbmdlTGVuZ3RoIjozLCJSZWZlcmVuY2VJZCI6IjIyNzc5NzRjLWI3NzEtNGI2Ny1iNWYxLWU4OTQwOGUwZDhlNSIsIlJlZmVyZW5jZSI6eyIkaWQiOiIz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Q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1hcmllIiwiTGFzdE5hbWUiOiJLbG9wZmVuc3RlaW4iLCJQcm90ZWN0ZWQiOmZhbHNlLCJTZXgiOjEsIkNyZWF0ZWRCeSI6Il9DaHJpc3RpbmUgTnVzc2JhdW0iLCJDcmVhdGVkT24iOiIyMDIxLTExLTE3VDA5OjI4OjUzIiwiTW9kaWZpZWRCeSI6Il9DaHJpc3RpbmUgTnVzc2JhdW0iLCJJZCI6IjIxNmViZmFiLTBiZmEtNGJhNy05YTVlLWI0MmIwZTIyNzI4OSIsIk1vZGlmaWVkT24iOiIyMDIxLTExLTE3VDA5OjI4OjUzIiwiUHJvamVjdCI6eyIkcmVmIjoiNSJ9fSx7IiRpZCI6IjE0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Iy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IxVDIwOjQwOjI2IiwiUHJvamVjdCI6eyIkcmVmIjoiNSJ9fSwiVXNlTnVtYmVyaW5nVHlwZU9mUGFyZW50RG9jdW1lbnQiOmZhbHNlfV0sIkZvcm1hdHRlZFRleHQiOnsiJGlkIjoiMjMiLCJDb3VudCI6MSwiVGV4dFVuaXRzIjpbeyIkaWQiOiIyNCIsIkZvbnRTdHlsZSI6eyIkaWQiOiIyNSIsIk5ldXRyYWwiOnRydWV9LCJSZWFkaW5nT3JkZXIiOjEsIlRleHQiOiJbMTUsNDBdIn1dfSwiVGFnIjoiQ2l0YXZpUGxhY2Vob2xkZXIjZDdmODJhOTUtZWU5MS00MDU3LTkxNDgtZjQ4NWQ1ODllODgzIiwiVGV4dCI6IlsxNSw0MF0iLCJXQUlWZXJzaW9uIjoiNi4xMS4wLjAifQ==}</w:instrText>
          </w:r>
          <w:r w:rsidR="00B014AB">
            <w:rPr>
              <w:lang w:val="en-US"/>
            </w:rPr>
            <w:fldChar w:fldCharType="separate"/>
          </w:r>
          <w:r w:rsidR="003328F6">
            <w:rPr>
              <w:lang w:val="en-US"/>
            </w:rPr>
            <w:t>[15,40]</w:t>
          </w:r>
          <w:r w:rsidR="00B014AB">
            <w:rPr>
              <w:lang w:val="en-US"/>
            </w:rPr>
            <w:fldChar w:fldCharType="end"/>
          </w:r>
        </w:sdtContent>
      </w:sdt>
      <w:r w:rsidRPr="00F06F8B">
        <w:rPr>
          <w:lang w:val="en-US"/>
        </w:rPr>
        <w:t>. Similarly, deliberate acoustic manipulations and distortions disrupt effective communication</w:t>
      </w:r>
      <w:r>
        <w:rPr>
          <w:lang w:val="en-US"/>
        </w:rPr>
        <w:t xml:space="preserve"> </w:t>
      </w:r>
      <w:sdt>
        <w:sdtPr>
          <w:rPr>
            <w:lang w:val="en-US"/>
          </w:rPr>
          <w:alias w:val="To edit, see citavi.com/edit"/>
          <w:tag w:val="CitaviPlaceholder#8409cd43-7c29-4db7-9901-125ef183ac76"/>
          <w:id w:val="-1994242836"/>
          <w:placeholder>
            <w:docPart w:val="DefaultPlaceholder_-1854013440"/>
          </w:placeholder>
        </w:sdtPr>
        <w:sdtContent>
          <w:r w:rsidR="00C35DFD">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wN2IxMjMzLTk0MGItNGRhMi1hMTU3LTg1NDgwNzlkMzVjOCIsIlJhbmdlU3RhcnQiOjY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DctMjFUMjA6NDA6MjYiLCJQcm9qZWN0Ijp7IiRyZWYiOiI1In19LCJVc2VOdW1iZXJpbmdUeXBlT2ZQYXJlbnREb2N1bWVudCI6ZmFsc2V9LHsiJGlkIjoiMTQiLCIkdHlwZSI6IlN3aXNzQWNhZGVtaWMuQ2l0YXZpLkNpdGF0aW9ucy5Xb3JkUGxhY2Vob2xkZXJFbnRyeSwgU3dpc3NBY2FkZW1pYy5DaXRhdmkiLCJJZCI6IjJhNWYxMzQ3LTI0OTQtNDM4Mi04ODZkLThhMzcwZDdjMzRlYSIsIlJhbmdlU3RhcnQiOjksIlJhbmdlTGVuZ3RoIjo0LCJSZWZlcmVuY2VJZCI6ImE1NDUwMDEzLTNjYjAtNGFhMS04NTMwLTMyMDFhYTZhZmFmM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E3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E4IiwiJHR5cGUiOiJTd2lzc0FjYWRlbWljLkNpdGF2aS5QZXJzb24sIFN3aXNzQWNhZGVtaWMuQ2l0YXZpIiwiRmlyc3ROYW1lIjoiSGVsZW5lIiwiTGFzdE5hbWUiOiJLcmV5c2EiLCJQcm90ZWN0ZWQiOmZhbHNlLCJTZXgiOjEsIkNyZWF0ZWRCeSI6Il9DaHJpc3RpbmUgTnVzc2JhdW0iLCJDcmVhdGVkT24iOiIyMDIyLTExLTI4VDE3OjQ5OjE0IiwiTW9kaWZpZWRCeSI6Il9DaHJpc3RpbmUgTnVzc2JhdW0iLCJJZCI6IjBiNTI2MGYwLTUzODctNDdlNS1iMjQ1LTNkZjYwZmUxOTA1NCIsIk1vZGlmaWVkT24iOiIyMDIyLTExLTI4VDE3OjQ5OjE0IiwiUHJvamVjdCI6eyIkcmVmIjoiNSJ9fSx7IiRpZCI6IjE5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zIiwiQ2l0YXRpb25LZXlVcGRhdGVUeXBlIjowLCJDb2xsYWJvcmF0b3JzIjpbXSwiRGF0ZTIiOiIyNy4wNC4yMDIzIiwiRG9pIjoiMTAuMTA4MC8wMjY5OTkzMS4yMDIzLjIyMDA5MjA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yNi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A3LTIxVDIwOjQwOjI2IiwiUHJvamVjdCI6eyIkcmVmIjoiNSJ9fSwiVXNlTnVtYmVyaW5nVHlwZU9mUGFyZW50RG9jdW1lbnQiOmZhbHNlfSx7IiRpZCI6IjI3IiwiJHR5cGUiOiJTd2lzc0FjYWRlbWljLkNpdGF2aS5DaXRhdGlvbnMuV29yZFBsYWNlaG9sZGVyRW50cnksIFN3aXNzQWNhZGVtaWMuQ2l0YXZpIiwiSWQiOiJiNTc4NGU2OS02NTBhLTQyOTUtYjM3Ny0yMDlmZTA3ZDM0NDEiLCJSYW5nZVN0YXJ0IjozLCJSYW5nZUxlbmd0aCI6MywiUmVmZXJlbmNlSWQiOiIzZTA3NjFhYy1lMGYyLTRhNGUtODkzZC03YjZlZDQ0NWEyODY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}</w:instrText>
          </w:r>
          <w:r w:rsidR="00C35DFD">
            <w:rPr>
              <w:lang w:val="en-US"/>
            </w:rPr>
            <w:fldChar w:fldCharType="separate"/>
          </w:r>
          <w:r w:rsidR="003328F6">
            <w:rPr>
              <w:lang w:val="en-US"/>
            </w:rPr>
            <w:t>[11,12,60,65]</w:t>
          </w:r>
          <w:r w:rsidR="00C35DFD">
            <w:rPr>
              <w:lang w:val="en-US"/>
            </w:rPr>
            <w:fldChar w:fldCharType="end"/>
          </w:r>
        </w:sdtContent>
      </w:sdt>
      <w:r>
        <w:rPr>
          <w:lang w:val="en-US"/>
        </w:rPr>
        <w:t>.</w:t>
      </w:r>
      <w:r>
        <w:rPr>
          <w:color w:val="C00000"/>
          <w:lang w:val="en-US"/>
        </w:rPr>
        <w:t xml:space="preserve"> </w:t>
      </w:r>
      <w:commentRangeStart w:id="15"/>
      <w:r w:rsidR="00BD0FF9" w:rsidRPr="000231D0">
        <w:rPr>
          <w:lang w:val="en-US"/>
        </w:rPr>
        <w:t xml:space="preserve">For </w:t>
      </w:r>
      <w:r w:rsidR="00BD0FF9" w:rsidRPr="000231D0">
        <w:rPr>
          <w:b/>
          <w:lang w:val="en-US"/>
        </w:rPr>
        <w:t>synthetic voices</w:t>
      </w:r>
      <w:r w:rsidR="00BD0FF9" w:rsidRPr="000231D0">
        <w:rPr>
          <w:lang w:val="en-US"/>
        </w:rPr>
        <w:t xml:space="preserve">, </w:t>
      </w:r>
      <w:r w:rsidR="00BD0FF9" w:rsidRPr="00F06F8B">
        <w:rPr>
          <w:lang w:val="en-US"/>
        </w:rPr>
        <w:t>one can hardly keep up with the rapid developments which make indefatigable efforts to resemble human vocal expression</w:t>
      </w:r>
      <w:r w:rsidR="00BD0FF9">
        <w:rPr>
          <w:lang w:val="en-US"/>
        </w:rPr>
        <w:t xml:space="preserve"> </w:t>
      </w:r>
      <w:sdt>
        <w:sdtPr>
          <w:rPr>
            <w:lang w:val="en-US"/>
          </w:rPr>
          <w:alias w:val="To edit, see citavi.com/edit"/>
          <w:tag w:val="CitaviPlaceholder#a7a8c7e1-3a57-4007-b64c-28a573ec5553"/>
          <w:id w:val="-1504664686"/>
          <w:placeholder>
            <w:docPart w:val="135CBBEE11814A38A14C071AE769B490"/>
          </w:placeholder>
        </w:sdtPr>
        <w:sdtContent>
          <w:r w:rsidR="00BD0FF9">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ThjMTAwLTlhZDktNGE1Yy1iOTAwLWM2NDFlYWVmMzc3MS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DctMjFUMjA6NDA6MjYiLCJQcm9qZWN0Ijp7IiRyZWYiOiI1In19LCJVc2VOdW1iZXJpbmdUeXBlT2ZQYXJlbnREb2N1bWVudCI6ZmFsc2V9LHsiJGlkIjoiMTMiLCIkdHlwZSI6IlN3aXNzQWNhZGVtaWMuQ2l0YXZpLkNpdGF0aW9ucy5Xb3JkUGxhY2Vob2xkZXJFbnRyeSwgU3dpc3NBY2FkZW1pYy5DaXRhdmkiLCJJZCI6Ijc0MTRiNWFiLTdhYTQtNDBhZC05Mzk0LWI2MjQ5MGUwYzc4Zi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NzgsODBdIn1dfSwiVGFnIjoiQ2l0YXZpUGxhY2Vob2xkZXIjYTdhOGM3ZTEtM2E1Ny00MDA3LWI2NGMtMjhhNTczZWM1NTUzIiwiVGV4dCI6Ils3OCw4MF0iLCJXQUlWZXJzaW9uIjoiNi4xMS4wLjAifQ==}</w:instrText>
          </w:r>
          <w:r w:rsidR="00BD0FF9">
            <w:rPr>
              <w:lang w:val="en-US"/>
            </w:rPr>
            <w:fldChar w:fldCharType="separate"/>
          </w:r>
          <w:r w:rsidR="003328F6">
            <w:rPr>
              <w:lang w:val="en-US"/>
            </w:rPr>
            <w:t>[78,80]</w:t>
          </w:r>
          <w:r w:rsidR="00BD0FF9">
            <w:rPr>
              <w:lang w:val="en-US"/>
            </w:rPr>
            <w:fldChar w:fldCharType="end"/>
          </w:r>
        </w:sdtContent>
      </w:sdt>
      <w:r w:rsidR="00BD0FF9" w:rsidRPr="00F06F8B">
        <w:rPr>
          <w:lang w:val="en-US"/>
        </w:rPr>
        <w:t xml:space="preserve">. However, as of today, synthetic voices are consistently rated as less natural than human voices, which simultaneously affects perceived likeability, trustworthiness, and pleasantness </w:t>
      </w:r>
      <w:sdt>
        <w:sdtPr>
          <w:rPr>
            <w:lang w:val="en-US"/>
          </w:rPr>
          <w:alias w:val="To edit, see citavi.com/edit"/>
          <w:tag w:val="CitaviPlaceholder#5d3132b0-305f-4c35-bc05-196c6693f587"/>
          <w:id w:val="857480144"/>
          <w:placeholder>
            <w:docPart w:val="135CBBEE11814A38A14C071AE769B490"/>
          </w:placeholder>
        </w:sdtPr>
        <w:sdtContent>
          <w:r w:rsidR="00BD0FF9">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N2Q4NjUwLWJhNWYtNGI2Mi04M2U3LWQ5YTcyMzExOWUwYyIsIlJhbmdlU3RhcnQiOj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UE1DOTEzNjI4OCIsIlVyaVN0cmluZyI6Imh0dHBzOi8vd3d3Lm5jYmkubmxtLm5paC5nb3YvcG1jL2FydGljbGVzL1BNQzkxMzYyOD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jNUMTM6MjM6MTUiLCJNb2RpZmllZEJ5IjoiX0NocmlzdGluZSBOdXNzYmF1bSIsIklkIjoiOTYxMzU3NDAtZmZmNi00MWMzLTkxOTYtODc3YzVhM2VmZjU0IiwiTW9kaWZpZWRPbiI6IjIwMjMtMTEtMjNUMTM6MjM6MTU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zNTY0NTkxMSIsIlVyaVN0cmluZyI6Imh0dHA6Ly93d3cubmNiaS5ubG0ubmloLmdvdi9wdWJtZWQvMzU2NDU5M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NUMTM6MjM6MTUiLCJNb2RpZmllZEJ5IjoiX0NocmlzdGluZSBOdXNzYmF1bSIsIklkIjoiM2EyMzE5NTYtZTg3Yy00NGU5LWEzYTQtYmM5NDg2NzAxNzM2IiwiTW9kaWZpZWRPbiI6IjIwMjMtMTEtMjNUMTM6MjM6MTU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zMzg5L2Zwc3lnLjIwMjIuNzg3NDk5IiwiVXJpU3RyaW5nIjoiaHR0cHM6Ly9kb2kub3JnLzEwLjMzODkvZnBzeWcuMjAyMi43ODc0OTk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NUMTM6MjM6MTUiLCJNb2RpZmllZEJ5IjoiX0NocmlzdGluZSBOdXNzYmF1bSIsIklkIjoiOGUwNjdlZWEtNWU0Zi00Y2IzLThhZDUtZmY1MDdmMzY2YTg0IiwiTW9kaWZpZWRPbiI6IjIwMjMtMTEtMjNUMTM6MjM6MTUiLCJQcm9qZWN0Ijp7IiRyZWYiOiI1In19XSwiT3JnYW5pemF0aW9ucyI6W10sIk90aGVyc0ludm9sdmVkIjpbXSwiUGFnZVJhbmdlIjoiPHNwPlxyXG4gIDxuPjc4NzQ5OTwvbj5cclxuICA8aW4+dHJ1ZTwvaW4+XHJcbiAgPG9zPjc4NzQ5OTwvb3M+XHJcbiAgPHBzPjc4NzQ5OTwvcHM+XHJcbjwvc3A+XHJcbjxvcz43ODc0OTk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C0wNy0yMVQyMDo0MDoyNiIsIlByb2plY3QiOnsiJHJlZiI6IjUifX0sIlVzZU51bWJlcmluZ1R5cGVPZlBhcmVudERvY3VtZW50IjpmYWxzZX0seyIkaWQiOiIzMiIsIiR0eXBlIjoiU3dpc3NBY2FkZW1pYy5DaXRhdmkuQ2l0YXRpb25zLldvcmRQbGFjZWhvbGRlckVudHJ5LCBTd2lzc0FjYWRlbWljLkNpdGF2aSIsIklkIjoiZTdlODhjZjgtZmViOS00N2FlLTk1Y2ItNTVhMjUxNmE2YzExIiwiUmFuZ2VMZW5ndGgiOjIsIlJlZmVyZW5jZUlkIjoiOWIxMDRkMDctYzU1MS00MTMwLWE1MzItOWY5MjdjOGEwNGMz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N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Y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jBUMTQ6MDA6MzgiLCJNb2RpZmllZEJ5IjoiX0NocmlzdGluZSIsIklkIjoiZjYzNjg5YzYtODMwOS00MjExLTljMTUtZmZlM2FlYWNjOTU5IiwiTW9kaWZpZWRPbiI6IjIwMjAtMDMtMjBUMTQ6MDA6NDYiLCJQcm9qZWN0Ijp7IiRyZWYiOiI1In19XSwiT3JnYW5pemF0aW9ucyI6W10sIk90aGVyc0ludm9sdmVkIjpbXSwiUGxhY2VPZlB1YmxpY2F0aW9uIjoiSVNDQSIsIlB1Ymxpc2hlcnMiOlt7IiRpZCI6IjUz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2NC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Y1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NjYiLCIkdHlwZSI6IlN3aXNzQWNhZGVtaWMuQ2l0YXZpLkxvY2F0aW9uLCBTd2lzc0FjYWRlbWljLkNpdGF2aSIsIkFkZHJlc3MiOnsiJGlkIjoiNjc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Y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}</w:instrText>
          </w:r>
          <w:r w:rsidR="00BD0FF9">
            <w:rPr>
              <w:lang w:val="en-US"/>
            </w:rPr>
            <w:fldChar w:fldCharType="separate"/>
          </w:r>
          <w:r w:rsidR="003328F6">
            <w:rPr>
              <w:lang w:val="en-US"/>
            </w:rPr>
            <w:t>[9,42,44,48,76]</w:t>
          </w:r>
          <w:r w:rsidR="00BD0FF9">
            <w:rPr>
              <w:lang w:val="en-US"/>
            </w:rPr>
            <w:fldChar w:fldCharType="end"/>
          </w:r>
        </w:sdtContent>
      </w:sdt>
      <w:r w:rsidR="00BD0FF9" w:rsidRPr="00F06F8B">
        <w:rPr>
          <w:lang w:val="en-US"/>
        </w:rPr>
        <w:t xml:space="preserve">. </w:t>
      </w:r>
      <w:commentRangeEnd w:id="15"/>
      <w:r w:rsidR="00BD0FF9">
        <w:rPr>
          <w:rStyle w:val="Kommentarzeichen"/>
        </w:rPr>
        <w:commentReference w:id="15"/>
      </w:r>
    </w:p>
    <w:p w14:paraId="7F52BB0E" w14:textId="0459C74F" w:rsidR="00BF71D0" w:rsidRDefault="00BF71D0" w:rsidP="00BF71D0">
      <w:pPr>
        <w:rPr>
          <w:lang w:val="en-US"/>
        </w:rPr>
      </w:pPr>
      <w:r>
        <w:rPr>
          <w:lang w:val="en-US"/>
        </w:rPr>
        <w:t xml:space="preserve">Given the widespread practical importance, it is crucial to put the role of voice naturalness into scientific focus. </w:t>
      </w:r>
      <w:bookmarkEnd w:id="2"/>
      <w:r>
        <w:rPr>
          <w:lang w:val="en-US"/>
        </w:rPr>
        <w:t xml:space="preserve">But although many recent studies provide useful empirical insights, we are currently looking at a rug rag rather than a research field. This has motivated us to take a step back and reflect on four problems in the present </w:t>
      </w:r>
      <w:r w:rsidR="00C35DFD">
        <w:rPr>
          <w:lang w:val="en-US"/>
        </w:rPr>
        <w:t>literature</w:t>
      </w:r>
      <w:r>
        <w:rPr>
          <w:lang w:val="en-US"/>
        </w:rPr>
        <w:t xml:space="preserve">: </w:t>
      </w:r>
      <w:r w:rsidRPr="0011142C">
        <w:rPr>
          <w:lang w:val="en-US"/>
        </w:rPr>
        <w:t xml:space="preserve">(a) conceptual </w:t>
      </w:r>
      <w:proofErr w:type="spellStart"/>
      <w:r w:rsidRPr="0011142C">
        <w:rPr>
          <w:lang w:val="en-US"/>
        </w:rPr>
        <w:t>underspecification</w:t>
      </w:r>
      <w:proofErr w:type="spellEnd"/>
      <w:r w:rsidRPr="0011142C">
        <w:rPr>
          <w:lang w:val="en-US"/>
        </w:rPr>
        <w:t xml:space="preserve">, (b) inconsistent operationalization, (c) lack of exchange between research </w:t>
      </w:r>
      <w:r>
        <w:rPr>
          <w:lang w:val="en-US"/>
        </w:rPr>
        <w:t>domains</w:t>
      </w:r>
      <w:r w:rsidRPr="0011142C">
        <w:rPr>
          <w:lang w:val="en-US"/>
        </w:rPr>
        <w:t xml:space="preserve"> and (d) insufficient anchoring in voice perception theory</w:t>
      </w:r>
      <w:r>
        <w:rPr>
          <w:lang w:val="en-US"/>
        </w:rPr>
        <w:t xml:space="preserve">. We argue that these problems have so far precluded </w:t>
      </w:r>
      <w:r w:rsidRPr="00187908">
        <w:rPr>
          <w:lang w:val="en-US"/>
        </w:rPr>
        <w:t>a systematic understanding of vocal naturalness</w:t>
      </w:r>
      <w:r>
        <w:rPr>
          <w:lang w:val="en-US"/>
        </w:rPr>
        <w:t>, i</w:t>
      </w:r>
      <w:r w:rsidRPr="00187908">
        <w:rPr>
          <w:lang w:val="en-US"/>
        </w:rPr>
        <w:t>mpeded the visibility to a wider readership</w:t>
      </w:r>
      <w:r>
        <w:rPr>
          <w:lang w:val="en-US"/>
        </w:rPr>
        <w:t xml:space="preserve">, </w:t>
      </w:r>
      <w:r w:rsidRPr="00187908">
        <w:rPr>
          <w:lang w:val="en-US"/>
        </w:rPr>
        <w:t>made us overlook crucial research questions</w:t>
      </w:r>
      <w:r>
        <w:rPr>
          <w:lang w:val="en-US"/>
        </w:rPr>
        <w:t>, and led</w:t>
      </w:r>
      <w:r w:rsidRPr="00187908">
        <w:rPr>
          <w:lang w:val="en-US"/>
        </w:rPr>
        <w:t xml:space="preserve"> to a divergence between theory and </w:t>
      </w:r>
      <w:r>
        <w:rPr>
          <w:lang w:val="en-US"/>
        </w:rPr>
        <w:t>practice. In what follows, we will elaborate on each of these problems, before proposing concrete measures to address them, starting with the development of a concise conceptual framework for voice naturalness. To this end, we aim</w:t>
      </w:r>
      <w:r w:rsidRPr="001261F5">
        <w:rPr>
          <w:lang w:val="en-US"/>
        </w:rPr>
        <w:t xml:space="preserve"> </w:t>
      </w:r>
      <w:r>
        <w:rPr>
          <w:lang w:val="en-US"/>
        </w:rPr>
        <w:t>to provide a useful basis for systematic and theory-driven research on voice naturalness in the future.</w:t>
      </w:r>
    </w:p>
    <w:p w14:paraId="0FADAF3F" w14:textId="3A7C202F" w:rsidR="0086290E" w:rsidRPr="00BF71D0" w:rsidRDefault="0086290E" w:rsidP="0086290E">
      <w:pPr>
        <w:rPr>
          <w:lang w:val="en-US"/>
        </w:rPr>
      </w:pPr>
    </w:p>
    <w:p w14:paraId="50897686" w14:textId="69930026" w:rsidR="00A017E1" w:rsidRDefault="0086290E" w:rsidP="00A017E1">
      <w:pPr>
        <w:pStyle w:val="berschrift1"/>
        <w:numPr>
          <w:ilvl w:val="0"/>
          <w:numId w:val="7"/>
        </w:numPr>
      </w:pPr>
      <w:bookmarkStart w:id="16" w:name="_Toc160791726"/>
      <w:proofErr w:type="spellStart"/>
      <w:r>
        <w:t>Current</w:t>
      </w:r>
      <w:proofErr w:type="spellEnd"/>
      <w:r>
        <w:t xml:space="preserve"> Problems (</w:t>
      </w:r>
      <w:r w:rsidR="00A017E1">
        <w:t>8</w:t>
      </w:r>
      <w:r>
        <w:t>00</w:t>
      </w:r>
      <w:r w:rsidR="00A017E1">
        <w:t>)</w:t>
      </w:r>
      <w:bookmarkEnd w:id="16"/>
    </w:p>
    <w:p w14:paraId="5FBE0330" w14:textId="053BD9BC" w:rsidR="00A017E1" w:rsidRDefault="00A017E1" w:rsidP="00A017E1">
      <w:pPr>
        <w:pStyle w:val="berschrift2"/>
        <w:numPr>
          <w:ilvl w:val="1"/>
          <w:numId w:val="7"/>
        </w:numPr>
      </w:pPr>
      <w:bookmarkStart w:id="17" w:name="_Toc160791727"/>
      <w:proofErr w:type="spellStart"/>
      <w:r>
        <w:t>Conceptual</w:t>
      </w:r>
      <w:proofErr w:type="spellEnd"/>
      <w:r>
        <w:t xml:space="preserve"> </w:t>
      </w:r>
      <w:proofErr w:type="spellStart"/>
      <w:r>
        <w:t>Underspecification</w:t>
      </w:r>
      <w:proofErr w:type="spellEnd"/>
      <w:r>
        <w:t xml:space="preserve"> (</w:t>
      </w:r>
      <w:r w:rsidR="0058483B">
        <w:t>3</w:t>
      </w:r>
      <w:r>
        <w:t>00)</w:t>
      </w:r>
      <w:bookmarkEnd w:id="17"/>
    </w:p>
    <w:p w14:paraId="7122B922" w14:textId="77777777" w:rsidR="002A35F7" w:rsidRDefault="002A35F7" w:rsidP="00A017E1">
      <w:pPr>
        <w:rPr>
          <w:lang w:val="en-US"/>
        </w:rPr>
      </w:pPr>
    </w:p>
    <w:p w14:paraId="338A3687" w14:textId="11D2FCD8" w:rsidR="0088537C" w:rsidRDefault="002A35F7" w:rsidP="003A3148">
      <w:pPr>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 A-B</w:t>
      </w:r>
      <w:r w:rsidR="008D1317">
        <w:rPr>
          <w:lang w:val="en-US"/>
        </w:rPr>
        <w:t>)</w:t>
      </w:r>
      <w:r>
        <w:rPr>
          <w:lang w:val="en-US"/>
        </w:rPr>
        <w:t xml:space="preserve">. In fact, the majority does not </w:t>
      </w:r>
      <w:r w:rsidR="00540EA3">
        <w:rPr>
          <w:lang w:val="en-US"/>
        </w:rPr>
        <w:t xml:space="preserve">even </w:t>
      </w:r>
      <w:r>
        <w:rPr>
          <w:lang w:val="en-US"/>
        </w:rPr>
        <w:t>provide an explicit definition of naturalness at all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these studies, the conceptualization of naturalness can only be drawn implicitly from the </w:t>
      </w:r>
      <w:r w:rsidR="008B5242">
        <w:rPr>
          <w:lang w:val="en-US"/>
        </w:rPr>
        <w:t>empirical design</w:t>
      </w:r>
      <w:r w:rsidR="00FD7E8A">
        <w:rPr>
          <w:lang w:val="en-US"/>
        </w:rPr>
        <w:t>.</w:t>
      </w:r>
      <w:r w:rsidR="0088537C">
        <w:rPr>
          <w:lang w:val="en-US"/>
        </w:rPr>
        <w:t xml:space="preserve"> If definitions are provided, they vary tremendously across research contexts. In speech-</w:t>
      </w:r>
      <w:r w:rsidR="0088537C">
        <w:rPr>
          <w:lang w:val="en-US"/>
        </w:rPr>
        <w:lastRenderedPageBreak/>
        <w:t xml:space="preserve">language pathology, </w:t>
      </w:r>
      <w:r w:rsidR="00FF3695">
        <w:rPr>
          <w:lang w:val="en-US"/>
        </w:rPr>
        <w:t>several</w:t>
      </w:r>
      <w:r w:rsidR="0088537C">
        <w:rPr>
          <w:lang w:val="en-US"/>
        </w:rPr>
        <w:t xml:space="preserve"> researchers refer to the definition provided by </w:t>
      </w:r>
      <w:proofErr w:type="spellStart"/>
      <w:r w:rsidR="004E074C">
        <w:rPr>
          <w:lang w:val="en-US"/>
        </w:rPr>
        <w:t>Yorkston</w:t>
      </w:r>
      <w:proofErr w:type="spellEnd"/>
      <w:r w:rsidR="004E074C">
        <w:rPr>
          <w:lang w:val="en-US"/>
        </w:rPr>
        <w:t xml:space="preserve"> and </w:t>
      </w:r>
      <w:proofErr w:type="spellStart"/>
      <w:r w:rsidR="004E074C">
        <w:rPr>
          <w:lang w:val="en-US"/>
        </w:rPr>
        <w:t>collegues</w:t>
      </w:r>
      <w:proofErr w:type="spellEnd"/>
      <w:r w:rsidR="004E074C">
        <w:rPr>
          <w:lang w:val="en-US"/>
        </w:rPr>
        <w:t xml:space="preserve"> </w:t>
      </w:r>
      <w:r w:rsidR="004E074C" w:rsidRPr="00C35DFD">
        <w:rPr>
          <w:lang w:val="en-US"/>
        </w:rPr>
        <w:t>(1999)</w:t>
      </w:r>
      <w:r w:rsidR="0088537C" w:rsidRPr="00C35DFD">
        <w:rPr>
          <w:lang w:val="en-US"/>
        </w:rPr>
        <w:t>: “</w:t>
      </w:r>
      <w:r w:rsidR="0088537C" w:rsidRPr="00C35DFD">
        <w:rPr>
          <w:i/>
          <w:lang w:val="en-US"/>
        </w:rPr>
        <w:t>Naturalness is defined as conforming to the listener’s standards of rate, rhythm, intonation, and stress patterning and to the syntactic structure of the utterance being 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DctMjFUMjA6NDA6MjYiLCJQcm9qZWN0Ijp7IiRyZWYiOiI1In19LCJVc2VOdW1iZXJpbmdUeXBlT2ZQYXJlbnREb2N1bWVudCI6ZmFsc2V9XSwiRm9ybWF0dGVkVGV4dCI6eyIkaWQiOiIyMiIsIkNvdW50IjoxLCJUZXh0VW5pdHMiOlt7IiRpZCI6IjIzIiwiRm9udFN0eWxlIjp7IiRpZCI6IjI0IiwiTmV1dHJhbCI6dHJ1ZX0sIlJlYWRpbmdPcmRlciI6MSwiVGV4dCI6Ils0MCw5Ml0ifV19LCJUYWciOiJDaXRhdmlQbGFjZWhvbGRlciM4MTgyNzEwNi1mZWIxLTRkZjQtYjJkZC1kMzRjZDgyODVjYTciLCJUZXh0IjoiWzQwLDkyXSIsIldBSVZlcnNpb24iOiI2LjExLjAuMCJ9}</w:instrText>
          </w:r>
          <w:r w:rsidR="004E074C" w:rsidRPr="00C35DFD">
            <w:rPr>
              <w:lang w:val="en-US"/>
            </w:rPr>
            <w:fldChar w:fldCharType="separate"/>
          </w:r>
          <w:r w:rsidR="003328F6">
            <w:rPr>
              <w:lang w:val="en-US"/>
            </w:rPr>
            <w:t>[40,92]</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}</w:instrText>
          </w:r>
          <w:r w:rsidR="00F9376C" w:rsidRPr="00C35DFD">
            <w:rPr>
              <w:lang w:val="en-US"/>
            </w:rPr>
            <w:fldChar w:fldCharType="separate"/>
          </w:r>
          <w:r w:rsidR="003328F6">
            <w:rPr>
              <w:lang w:val="en-US"/>
            </w:rPr>
            <w:t>[51]</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15732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A3LTIxVDIwOjQwOjI2IiwiUHJvamVjdCI6eyIkcmVmIjoiNSJ9fSwiVXNlTnVtYmVyaW5nVHlwZU9mUGFyZW50RG9jdW1lbnQiOmZhbHNlfV0sIkZvcm1hdHRlZFRleHQiOnsiJGlkIjoiMTIiLCJDb3VudCI6MSwiVGV4dFVuaXRzIjpbeyIkaWQiOiIxMyIsIkZvbnRTdHlsZSI6eyIkaWQiOiIxNCIsIk5ldXRyYWwiOnRydWV9LCJSZWFkaW5nT3JkZXIiOjEsIlRleHQiOiJbMzBdIn1dfSwiVGFnIjoiQ2l0YXZpUGxhY2Vob2xkZXIjNjkxZWE0N2QtYWExOS00OTFiLWI2ZjgtOGIwNDkzYzFlNWYyIiwiVGV4dCI6IlszMF0iLCJXQUlWZXJzaW9uIjoiNi4xMS4wLjAifQ==}</w:instrText>
          </w:r>
          <w:r w:rsidR="00F9376C" w:rsidRPr="00C35DFD">
            <w:rPr>
              <w:lang w:val="en-US"/>
            </w:rPr>
            <w:fldChar w:fldCharType="separate"/>
          </w:r>
          <w:r w:rsidR="00157328">
            <w:rPr>
              <w:lang w:val="en-US"/>
            </w:rPr>
            <w:t>[30]</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anthropomorphism </w:t>
      </w:r>
      <w:r w:rsidR="002E1408">
        <w:rPr>
          <w:lang w:val="en-US"/>
        </w:rPr>
        <w:t>of voices.</w:t>
      </w:r>
    </w:p>
    <w:p w14:paraId="125D8D0D" w14:textId="176876D1" w:rsidR="00987DE8" w:rsidRDefault="005B7151" w:rsidP="00987DE8">
      <w:pPr>
        <w:ind w:firstLine="708"/>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NjNdIn1dfSwiVGFnIjoiQ2l0YXZpUGxhY2Vob2xkZXIjMTU0MWE5NzItYWY4Ni00N2RmLWIxY2YtZjA1MTE5MWVmMWI4IiwiVGV4dCI6Ils2M10iLCJXQUlWZXJzaW9uIjoiNi4xMS4wLjAifQ==}</w:instrText>
          </w:r>
          <w:r w:rsidR="003328F6">
            <w:rPr>
              <w:lang w:val="en-US"/>
            </w:rPr>
            <w:fldChar w:fldCharType="separate"/>
          </w:r>
          <w:r w:rsidR="003328F6">
            <w:rPr>
              <w:lang w:val="en-US"/>
            </w:rPr>
            <w:t>[63]</w:t>
          </w:r>
          <w:r w:rsidR="003328F6">
            <w:rPr>
              <w:lang w:val="en-US"/>
            </w:rPr>
            <w:fldChar w:fldCharType="end"/>
          </w:r>
        </w:sdtContent>
      </w:sdt>
      <w:r>
        <w:rPr>
          <w:lang w:val="en-US"/>
        </w:rPr>
        <w:t xml:space="preserve">. Second, listener’s naturalness perception is the result of a complex multifactorial impression formation, </w:t>
      </w:r>
      <w:r w:rsidR="00D94355">
        <w:rPr>
          <w:lang w:val="en-US"/>
        </w:rPr>
        <w:t>presumably</w:t>
      </w:r>
      <w:r>
        <w:rPr>
          <w:lang w:val="en-US"/>
        </w:rPr>
        <w:t xml:space="preserve"> based on the integration and weighting of many 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DctMjFUMjA6NDA6MjYiLCJQcm9qZWN0Ijp7IiRyZWYiOiI1In19LCJVc2VOdW1iZXJpbmdUeXBlT2ZQYXJlbnREb2N1bWVudCI6ZmFsc2V9XSwiRm9ybWF0dGVkVGV4dCI6eyIkaWQiOiIxMiIsIkNvdW50IjoxLCJUZXh0VW5pdHMiOlt7IiRpZCI6IjEzIiwiRm9udFN0eWxlIjp7IiRpZCI6IjE0IiwiTmV1dHJhbCI6dHJ1ZX0sIlJlYWRpbmdPcmRlciI6MSwiVGV4dCI6Ils1Ml0ifV19LCJUYWciOiJDaXRhdmlQbGFjZWhvbGRlciM5YmY2NWQ2MC1lMWVlLTRkNzAtOTVjMS0yOTFmNGRiNjIzNDkiLCJUZXh0IjoiWzUyXSIsIldBSVZlcnNpb24iOiI2LjExLjAuMCJ9}</w:instrText>
          </w:r>
          <w:r w:rsidR="007D11CD">
            <w:rPr>
              <w:lang w:val="en-US"/>
            </w:rPr>
            <w:fldChar w:fldCharType="separate"/>
          </w:r>
          <w:r w:rsidR="003328F6">
            <w:rPr>
              <w:lang w:val="en-US"/>
            </w:rPr>
            <w:t>[52]</w:t>
          </w:r>
          <w:r w:rsidR="007D11CD">
            <w:rPr>
              <w:lang w:val="en-US"/>
            </w:rPr>
            <w:fldChar w:fldCharType="end"/>
          </w:r>
        </w:sdtContent>
      </w:sdt>
      <w:r>
        <w:rPr>
          <w:lang w:val="en-US"/>
        </w:rPr>
        <w:t>. Beyond th</w:t>
      </w:r>
      <w:r w:rsidR="00C43D54">
        <w:rPr>
          <w:lang w:val="en-US"/>
        </w:rPr>
        <w:t>at</w:t>
      </w:r>
      <w:r>
        <w:rPr>
          <w:lang w:val="en-US"/>
        </w:rPr>
        <w:t xml:space="preserve">, however, the conceptualizations are very heterogeneous because </w:t>
      </w:r>
      <w:r w:rsidR="00987DE8">
        <w:rPr>
          <w:lang w:val="en-US"/>
        </w:rPr>
        <w:t xml:space="preserve">they are tailored to the respective empirical focus. </w:t>
      </w:r>
      <w:r w:rsidR="006A3795">
        <w:rPr>
          <w:lang w:val="en-US"/>
        </w:rPr>
        <w:t>Unfortunately</w:t>
      </w:r>
      <w:r w:rsidR="00987DE8">
        <w:rPr>
          <w:lang w:val="en-US"/>
        </w:rPr>
        <w:t>, despite covering relevant aspects, 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the heterogeneous terminology </w:t>
      </w:r>
      <w:r w:rsidR="00910521">
        <w:rPr>
          <w:lang w:val="en-US"/>
        </w:rPr>
        <w:t>make it</w:t>
      </w:r>
      <w:r w:rsidR="00C22065">
        <w:rPr>
          <w:lang w:val="en-US"/>
        </w:rPr>
        <w:t xml:space="preserve"> very challenging</w:t>
      </w:r>
      <w:r w:rsidR="00910521">
        <w:rPr>
          <w:lang w:val="en-US"/>
        </w:rPr>
        <w:t xml:space="preserve"> to compare and integrate </w:t>
      </w:r>
      <w:r w:rsidR="00FD4DD7">
        <w:rPr>
          <w:lang w:val="en-US"/>
        </w:rPr>
        <w:t xml:space="preserve">different </w:t>
      </w:r>
      <w:r w:rsidR="00910521">
        <w:rPr>
          <w:lang w:val="en-US"/>
        </w:rPr>
        <w:t xml:space="preserve">insights </w:t>
      </w:r>
      <w:r w:rsidR="00FD4DD7">
        <w:rPr>
          <w:lang w:val="en-US"/>
        </w:rPr>
        <w:t>into</w:t>
      </w:r>
      <w:r w:rsidR="00910521">
        <w:rPr>
          <w:lang w:val="en-US"/>
        </w:rPr>
        <w:t xml:space="preserve"> voice naturalness. </w:t>
      </w:r>
      <w:r w:rsidR="00FC65F0">
        <w:rPr>
          <w:lang w:val="en-US"/>
        </w:rPr>
        <w:t xml:space="preserve">We therefore </w:t>
      </w:r>
      <w:r>
        <w:rPr>
          <w:lang w:val="en-US"/>
        </w:rPr>
        <w:t>see a strong need</w:t>
      </w:r>
      <w:r w:rsidR="00FC65F0">
        <w:rPr>
          <w:lang w:val="en-US"/>
        </w:rPr>
        <w:t xml:space="preserve"> to unite </w:t>
      </w:r>
      <w:r w:rsidR="00987DE8">
        <w:rPr>
          <w:lang w:val="en-US"/>
        </w:rPr>
        <w:t>them</w:t>
      </w:r>
      <w:r w:rsidR="00FC65F0">
        <w:rPr>
          <w:lang w:val="en-US"/>
        </w:rPr>
        <w:t xml:space="preserve"> under a concise conceptual framework, which </w:t>
      </w:r>
      <w:r w:rsidR="00987DE8">
        <w:rPr>
          <w:lang w:val="en-US"/>
        </w:rPr>
        <w:t xml:space="preserve">we provide in </w:t>
      </w:r>
      <w:r w:rsidR="00987DE8" w:rsidRPr="00D63816">
        <w:rPr>
          <w:b/>
          <w:bCs/>
          <w:lang w:val="en-US"/>
        </w:rPr>
        <w:t>Section 3</w:t>
      </w:r>
      <w:r w:rsidR="00987DE8">
        <w:rPr>
          <w:lang w:val="en-US"/>
        </w:rPr>
        <w:t xml:space="preserve">. </w:t>
      </w:r>
    </w:p>
    <w:p w14:paraId="411431CB" w14:textId="77777777" w:rsidR="00671456" w:rsidRPr="00CE4FC4" w:rsidRDefault="00671456">
      <w:pPr>
        <w:rPr>
          <w:b/>
          <w:iCs/>
          <w:lang w:val="en-US"/>
        </w:rPr>
      </w:pPr>
      <w:r w:rsidRPr="00CE4FC4">
        <w:rPr>
          <w:b/>
          <w:i/>
          <w:lang w:val="en-US"/>
        </w:rPr>
        <w:br w:type="page"/>
      </w:r>
    </w:p>
    <w:p w14:paraId="17B7C627" w14:textId="3977C140" w:rsidR="00671456" w:rsidRPr="00CE4FC4" w:rsidRDefault="00671456" w:rsidP="00671456">
      <w:pPr>
        <w:pStyle w:val="Beschriftung"/>
        <w:rPr>
          <w:b/>
          <w:i w:val="0"/>
          <w:color w:val="auto"/>
          <w:sz w:val="22"/>
          <w:szCs w:val="22"/>
          <w:lang w:val="en-US"/>
        </w:rPr>
      </w:pPr>
      <w:r w:rsidRPr="00CE4FC4">
        <w:rPr>
          <w:b/>
          <w:i w:val="0"/>
          <w:color w:val="auto"/>
          <w:sz w:val="22"/>
          <w:szCs w:val="22"/>
          <w:lang w:val="en-US"/>
        </w:rPr>
        <w:lastRenderedPageBreak/>
        <w:t xml:space="preserve">Figure </w:t>
      </w:r>
      <w:r w:rsidRPr="008D1317">
        <w:rPr>
          <w:b/>
          <w:i w:val="0"/>
          <w:color w:val="auto"/>
          <w:sz w:val="22"/>
          <w:szCs w:val="22"/>
        </w:rPr>
        <w:fldChar w:fldCharType="begin"/>
      </w:r>
      <w:r w:rsidRPr="00CE4FC4">
        <w:rPr>
          <w:b/>
          <w:i w:val="0"/>
          <w:color w:val="auto"/>
          <w:sz w:val="22"/>
          <w:szCs w:val="22"/>
          <w:lang w:val="en-US"/>
        </w:rPr>
        <w:instrText xml:space="preserve"> SEQ Figure \* ARABIC </w:instrText>
      </w:r>
      <w:r w:rsidRPr="008D1317">
        <w:rPr>
          <w:b/>
          <w:i w:val="0"/>
          <w:color w:val="auto"/>
          <w:sz w:val="22"/>
          <w:szCs w:val="22"/>
        </w:rPr>
        <w:fldChar w:fldCharType="separate"/>
      </w:r>
      <w:r w:rsidRPr="00CE4FC4">
        <w:rPr>
          <w:b/>
          <w:i w:val="0"/>
          <w:noProof/>
          <w:color w:val="auto"/>
          <w:sz w:val="22"/>
          <w:szCs w:val="22"/>
          <w:lang w:val="en-US"/>
        </w:rPr>
        <w:t>1</w:t>
      </w:r>
      <w:r w:rsidRPr="008D1317">
        <w:rPr>
          <w:b/>
          <w:i w:val="0"/>
          <w:color w:val="auto"/>
          <w:sz w:val="22"/>
          <w:szCs w:val="22"/>
        </w:rPr>
        <w:fldChar w:fldCharType="end"/>
      </w:r>
    </w:p>
    <w:p w14:paraId="423D8360" w14:textId="4A2BFDA2" w:rsidR="008D1317" w:rsidRPr="008D1317" w:rsidRDefault="00632F41" w:rsidP="008D1317">
      <w:pPr>
        <w:rPr>
          <w:lang w:val="en-US"/>
        </w:rPr>
      </w:pPr>
      <w:r>
        <w:rPr>
          <w:lang w:val="en-US"/>
        </w:rPr>
        <w:t>T</w:t>
      </w:r>
      <w:r w:rsidR="008D1317" w:rsidRPr="008D1317">
        <w:rPr>
          <w:lang w:val="en-US"/>
        </w:rPr>
        <w:t>erminology a</w:t>
      </w:r>
      <w:r w:rsidR="008D1317">
        <w:rPr>
          <w:lang w:val="en-US"/>
        </w:rPr>
        <w:t>nd interconnectivity of voice naturalness research</w:t>
      </w:r>
    </w:p>
    <w:p w14:paraId="6D430441" w14:textId="3EC713C9" w:rsidR="00671456" w:rsidRDefault="00671456" w:rsidP="00671456">
      <w:pPr>
        <w:keepNext/>
      </w:pPr>
      <w:r>
        <w:rPr>
          <w:noProof/>
          <w:lang w:val="en-US"/>
        </w:rPr>
        <w:drawing>
          <wp:inline distT="0" distB="0" distL="0" distR="0" wp14:anchorId="041E5CE1" wp14:editId="6EEAAB01">
            <wp:extent cx="5486192" cy="6479193"/>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486192" cy="6479193"/>
                    </a:xfrm>
                    <a:prstGeom prst="rect">
                      <a:avLst/>
                    </a:prstGeom>
                    <a:noFill/>
                    <a:ln>
                      <a:noFill/>
                    </a:ln>
                  </pic:spPr>
                </pic:pic>
              </a:graphicData>
            </a:graphic>
          </wp:inline>
        </w:drawing>
      </w:r>
    </w:p>
    <w:p w14:paraId="764ED418" w14:textId="2F964600" w:rsidR="00671456" w:rsidRPr="006307E0" w:rsidRDefault="00671456" w:rsidP="00671456">
      <w:pPr>
        <w:keepNext/>
        <w:rPr>
          <w:i/>
          <w:lang w:val="en-US"/>
        </w:rPr>
      </w:pPr>
      <w:r w:rsidRPr="006307E0">
        <w:rPr>
          <w:i/>
          <w:lang w:val="en-US"/>
        </w:rPr>
        <w:t xml:space="preserve">Note. </w:t>
      </w:r>
      <w:r w:rsidRPr="006307E0">
        <w:rPr>
          <w:b/>
          <w:i/>
          <w:lang w:val="en-US"/>
        </w:rPr>
        <w:t>A)</w:t>
      </w:r>
      <w:r w:rsidRPr="006307E0">
        <w:rPr>
          <w:i/>
          <w:lang w:val="en-US"/>
        </w:rPr>
        <w:t xml:space="preserve"> Word cloud depicting synonyms and closely related concepts from </w:t>
      </w:r>
      <w:r w:rsidR="00455BC5" w:rsidRPr="00455BC5">
        <w:rPr>
          <w:color w:val="C00000"/>
          <w:lang w:val="en-US"/>
        </w:rPr>
        <w:t>72</w:t>
      </w:r>
      <w:r w:rsidRPr="006307E0">
        <w:rPr>
          <w:i/>
          <w:lang w:val="en-US"/>
        </w:rPr>
        <w:t xml:space="preserve"> publications that target naturalness in voices (for details, see </w:t>
      </w:r>
      <w:r w:rsidRPr="00632F41">
        <w:rPr>
          <w:b/>
          <w:i/>
          <w:lang w:val="en-US"/>
        </w:rPr>
        <w:t>Box1</w:t>
      </w:r>
      <w:r w:rsidRPr="006307E0">
        <w:rPr>
          <w:i/>
          <w:lang w:val="en-US"/>
        </w:rPr>
        <w:t xml:space="preserve">). Word size represents </w:t>
      </w:r>
      <w:r w:rsidR="005873C7" w:rsidRPr="006307E0">
        <w:rPr>
          <w:i/>
          <w:lang w:val="en-US"/>
        </w:rPr>
        <w:t xml:space="preserve">number of </w:t>
      </w:r>
      <w:proofErr w:type="spellStart"/>
      <w:r w:rsidR="005873C7" w:rsidRPr="006307E0">
        <w:rPr>
          <w:i/>
          <w:lang w:val="en-US"/>
        </w:rPr>
        <w:t>occurences</w:t>
      </w:r>
      <w:proofErr w:type="spellEnd"/>
      <w:r w:rsidRPr="006307E0">
        <w:rPr>
          <w:i/>
          <w:lang w:val="en-US"/>
        </w:rPr>
        <w:t xml:space="preserve">. </w:t>
      </w:r>
      <w:r w:rsidRPr="006307E0">
        <w:rPr>
          <w:b/>
          <w:i/>
          <w:lang w:val="en-US"/>
        </w:rPr>
        <w:t>B)</w:t>
      </w:r>
      <w:r w:rsidRPr="006307E0">
        <w:rPr>
          <w:i/>
          <w:lang w:val="en-US"/>
        </w:rPr>
        <w:t xml:space="preserve"> A similar word cloud but generated by ChatGPT (</w:t>
      </w:r>
      <w:hyperlink r:id="rId13" w:history="1">
        <w:r w:rsidRPr="006307E0">
          <w:rPr>
            <w:rStyle w:val="Hyperlink"/>
            <w:i/>
            <w:lang w:val="en-US"/>
          </w:rPr>
          <w:t>https://chatgpt.com/?oai</w:t>
        </w:r>
      </w:hyperlink>
      <w:r w:rsidRPr="006307E0">
        <w:rPr>
          <w:i/>
          <w:lang w:val="en-US"/>
        </w:rPr>
        <w:t xml:space="preserve">, 29.04.2024), when prompted to generate </w:t>
      </w:r>
      <w:r w:rsidR="005873C7" w:rsidRPr="006307E0">
        <w:rPr>
          <w:i/>
          <w:lang w:val="en-US"/>
        </w:rPr>
        <w:t xml:space="preserve">10 synonyms each for pathological, synthetic/manipulated, and healthy voices, together with relative occurrence frequency. The full prompt and the generated </w:t>
      </w:r>
      <w:r w:rsidR="00CB0D44">
        <w:rPr>
          <w:i/>
          <w:lang w:val="en-US"/>
        </w:rPr>
        <w:t>response</w:t>
      </w:r>
      <w:r w:rsidR="00CB0D44" w:rsidRPr="006307E0">
        <w:rPr>
          <w:i/>
          <w:lang w:val="en-US"/>
        </w:rPr>
        <w:t xml:space="preserve"> </w:t>
      </w:r>
      <w:r w:rsidR="00455BC5" w:rsidRPr="006307E0">
        <w:rPr>
          <w:i/>
          <w:lang w:val="en-US"/>
        </w:rPr>
        <w:t>are</w:t>
      </w:r>
      <w:r w:rsidR="005873C7" w:rsidRPr="006307E0">
        <w:rPr>
          <w:i/>
          <w:lang w:val="en-US"/>
        </w:rPr>
        <w:t xml:space="preserve"> accessible on </w:t>
      </w:r>
      <w:r w:rsidR="005873C7" w:rsidRPr="006307E0">
        <w:rPr>
          <w:i/>
          <w:color w:val="C00000"/>
          <w:lang w:val="en-US"/>
        </w:rPr>
        <w:t>OSF</w:t>
      </w:r>
      <w:r w:rsidR="005873C7" w:rsidRPr="006307E0">
        <w:rPr>
          <w:i/>
          <w:lang w:val="en-US"/>
        </w:rPr>
        <w:t xml:space="preserve">. </w:t>
      </w:r>
      <w:r w:rsidR="005873C7" w:rsidRPr="006307E0">
        <w:rPr>
          <w:b/>
          <w:i/>
          <w:lang w:val="en-US"/>
        </w:rPr>
        <w:t>C)</w:t>
      </w:r>
      <w:r w:rsidR="005873C7" w:rsidRPr="006307E0">
        <w:rPr>
          <w:i/>
          <w:lang w:val="en-US"/>
        </w:rPr>
        <w:t xml:space="preserve"> A bibliographic network visualization using </w:t>
      </w:r>
      <w:proofErr w:type="spellStart"/>
      <w:r w:rsidR="005873C7" w:rsidRPr="006307E0">
        <w:rPr>
          <w:i/>
          <w:lang w:val="en-US"/>
        </w:rPr>
        <w:t>VOSviewer</w:t>
      </w:r>
      <w:proofErr w:type="spellEnd"/>
      <w:r w:rsidR="00455BC5">
        <w:rPr>
          <w:i/>
          <w:lang w:val="en-US"/>
        </w:rPr>
        <w:t xml:space="preserve"> </w:t>
      </w:r>
      <w:sdt>
        <w:sdtPr>
          <w:rPr>
            <w:i/>
            <w:lang w:val="en-US"/>
          </w:rPr>
          <w:alias w:val="To edit, see citavi.com/edit"/>
          <w:tag w:val="CitaviPlaceholder#26f546a5-0101-498f-a946-eac77f2621a0"/>
          <w:id w:val="-1563548601"/>
          <w:placeholder>
            <w:docPart w:val="DefaultPlaceholder_-1854013440"/>
          </w:placeholder>
        </w:sdtPr>
        <w:sdtContent>
          <w:r w:rsidR="00455BC5">
            <w:rPr>
              <w:i/>
              <w:lang w:val="en-US"/>
            </w:rPr>
            <w:fldChar w:fldCharType="begin"/>
          </w:r>
          <w:r w:rsidR="003328F6">
            <w:rPr>
              <w:i/>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IxVDIwOjQwOjI2IiwiUHJvamVjdCI6eyIkcmVmIjoiNSJ9fSwiVXNlTnVtYmVyaW5nVHlwZU9mUGFyZW50RG9jdW1lbnQiOmZhbHNlfV0sIkZvcm1hdHRlZFRleHQiOnsiJGlkIjoiMTciLCJDb3VudCI6MSwiVGV4dFVuaXRzIjpbeyIkaWQiOiIxOCIsIkZvbnRTdHlsZSI6eyIkaWQiOiIxOSIsIk5ldXRyYWwiOnRydWV9LCJSZWFkaW5nT3JkZXIiOjEsIlRleHQiOiJbODRdIn1dfSwiVGFnIjoiQ2l0YXZpUGxhY2Vob2xkZXIjMjZmNTQ2YTUtMDEwMS00OThmLWE5NDYtZWFjNzdmMjYyMWEwIiwiVGV4dCI6Ils4NF0iLCJXQUlWZXJzaW9uIjoiNi4xMS4wLjAifQ==}</w:instrText>
          </w:r>
          <w:r w:rsidR="00455BC5">
            <w:rPr>
              <w:i/>
              <w:lang w:val="en-US"/>
            </w:rPr>
            <w:fldChar w:fldCharType="separate"/>
          </w:r>
          <w:r w:rsidR="003328F6">
            <w:rPr>
              <w:i/>
              <w:lang w:val="en-US"/>
            </w:rPr>
            <w:t>[84]</w:t>
          </w:r>
          <w:r w:rsidR="00455BC5">
            <w:rPr>
              <w:i/>
              <w:lang w:val="en-US"/>
            </w:rPr>
            <w:fldChar w:fldCharType="end"/>
          </w:r>
        </w:sdtContent>
      </w:sdt>
      <w:r w:rsidR="006307E0" w:rsidRPr="006307E0">
        <w:rPr>
          <w:i/>
          <w:lang w:val="en-US"/>
        </w:rPr>
        <w:t xml:space="preserve">, covering publications related to voice naturalness across different domains </w:t>
      </w:r>
      <w:r w:rsidR="006307E0" w:rsidRPr="00455BC5">
        <w:rPr>
          <w:i/>
          <w:lang w:val="en-US"/>
        </w:rPr>
        <w:t xml:space="preserve">and 10 </w:t>
      </w:r>
      <w:r w:rsidR="006307E0" w:rsidRPr="006307E0">
        <w:rPr>
          <w:i/>
          <w:lang w:val="en-US"/>
        </w:rPr>
        <w:t xml:space="preserve">basic voice theory papers. Each colored dot represents a publication and grey links represent citations. Size of the dots indicate the number of links to other publications. Clustering (depicted by different dot colors) is performed </w:t>
      </w:r>
      <w:r w:rsidR="006307E0" w:rsidRPr="006307E0">
        <w:rPr>
          <w:i/>
          <w:lang w:val="en-US"/>
        </w:rPr>
        <w:lastRenderedPageBreak/>
        <w:t xml:space="preserve">automatically in </w:t>
      </w:r>
      <w:proofErr w:type="spellStart"/>
      <w:r w:rsidR="006307E0" w:rsidRPr="006307E0">
        <w:rPr>
          <w:i/>
          <w:lang w:val="en-US"/>
        </w:rPr>
        <w:t>VOSviewer</w:t>
      </w:r>
      <w:proofErr w:type="spellEnd"/>
      <w:r w:rsidR="006307E0" w:rsidRPr="006307E0">
        <w:rPr>
          <w:i/>
          <w:lang w:val="en-US"/>
        </w:rPr>
        <w:t xml:space="preserve">. </w:t>
      </w:r>
      <w:r w:rsidR="00455BC5" w:rsidRPr="00455BC5">
        <w:rPr>
          <w:i/>
          <w:lang w:val="en-US"/>
        </w:rPr>
        <w:t>Closer inspection reveals that green refers to basic voice theory papers, red corresponds predominantly to papers on pathological voices and blue refers to synthetized/manipulated voices.</w:t>
      </w:r>
      <w:r w:rsidR="006307E0" w:rsidRPr="006307E0">
        <w:rPr>
          <w:i/>
          <w:lang w:val="en-US"/>
        </w:rPr>
        <w:t xml:space="preserve"> A full documentation and an interactive version of the bibliographic network can be found on </w:t>
      </w:r>
      <w:r w:rsidR="006307E0" w:rsidRPr="006307E0">
        <w:rPr>
          <w:i/>
          <w:color w:val="C00000"/>
          <w:lang w:val="en-US"/>
        </w:rPr>
        <w:t>OSF</w:t>
      </w:r>
      <w:r w:rsidR="006307E0" w:rsidRPr="006307E0">
        <w:rPr>
          <w:i/>
          <w:lang w:val="en-US"/>
        </w:rPr>
        <w:t xml:space="preserve">. </w:t>
      </w:r>
    </w:p>
    <w:p w14:paraId="43641542" w14:textId="5EEECA4B" w:rsidR="00671456" w:rsidRPr="00671456" w:rsidRDefault="00671456" w:rsidP="00671456">
      <w:pPr>
        <w:rPr>
          <w:lang w:val="en-US"/>
        </w:rPr>
      </w:pPr>
    </w:p>
    <w:p w14:paraId="16401B59" w14:textId="41F1C220" w:rsidR="00A017E1" w:rsidRDefault="00D94004" w:rsidP="00A017E1">
      <w:pPr>
        <w:pStyle w:val="berschrift2"/>
        <w:numPr>
          <w:ilvl w:val="1"/>
          <w:numId w:val="7"/>
        </w:numPr>
      </w:pPr>
      <w:bookmarkStart w:id="18" w:name="_Toc160791728"/>
      <w:proofErr w:type="spellStart"/>
      <w:r>
        <w:t>Heterogeneous</w:t>
      </w:r>
      <w:proofErr w:type="spellEnd"/>
      <w:r>
        <w:t xml:space="preserve"> </w:t>
      </w:r>
      <w:proofErr w:type="spellStart"/>
      <w:r w:rsidR="00A017E1">
        <w:t>Operationalization</w:t>
      </w:r>
      <w:proofErr w:type="spellEnd"/>
      <w:r w:rsidR="00A017E1">
        <w:t xml:space="preserve"> (2</w:t>
      </w:r>
      <w:r w:rsidR="00AE3B4C">
        <w:t>5</w:t>
      </w:r>
      <w:r w:rsidR="00A017E1">
        <w:t>0)</w:t>
      </w:r>
      <w:bookmarkEnd w:id="18"/>
    </w:p>
    <w:p w14:paraId="60D58F31" w14:textId="2B1F6DA9" w:rsidR="00A017E1" w:rsidRDefault="00A017E1" w:rsidP="00A017E1"/>
    <w:p w14:paraId="56C7794E" w14:textId="167D4AD6" w:rsidR="00A017E1" w:rsidRPr="00C43D54" w:rsidRDefault="0098387A" w:rsidP="00C43D54">
      <w:pPr>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operationalization.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TGVuZ3RoIjoy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DctMjFUMjA6NDA6MjY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OTc4LTMtMDMwLTQ5MDYyLTFfMTciLCJVcmlTdHJpbmciOiJodHRwczovL2RvaS5vcmcvMTAuMTAwNy85NzgtMy0wMzAtNDkwNjItMV8xN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wMDcvOTc4LTMtMDMwLTQ5MDYyLTEiLCJVcmlTdHJpbmciOiJodHRwczovL2RvaS5vcmcvMTAuMTAwNy85NzgtMy0wMzAtNDkwNjItM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mh0dHBzOi8vZGwuYWNtLm9yZy9kb2kvcHJvY2VlZGluZ3MvMTAuMTE0NS8zMzE5NTAyIiwiVXJpU3RyaW5nIjoiaHR0cHM6Ly9kbC5hY20ub3JnL2RvaS9wcm9jZWVkaW5ncy8xMC4xMTQ1LzMzMTk1M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M1QxNDoxOToxMSIsIk1vZGlmaWVkQnkiOiJfQ2hyaXN0aW5lIE51c3NiYXVtIiwiSWQiOiJhYjFkMmVhNS0xODkwLTRlMDMtOTgwZi01MTI4NTNmMTFkYTAiLCJNb2RpZmllZE9uIjoiMjAyNC0wMS0wM1QxNDoxOToxMS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EwLjExNDUvMzMxOTUwMi4zMzc0ODAxIiwiVXJpU3RyaW5nIjoiaHR0cHM6Ly9kb2kub3JnLzEwLjExNDUvMzMxOTUwMi4zMzc0ODAx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0NS8zMzE5NTAyIiwiVXJpU3RyaW5nIjoiaHR0cHM6Ly9kb2kub3JnLzEwLjExNDUvMzMxOTUwMi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zgiLCJNb2RpZmllZEJ5IjoiX0NocmlzdGluZSBOdXNzYmF1bSIsIklkIjoiYjgwZGNkYjMtOGQ1MS00YzQ2LWE4YTktNDdlZGI2NzAxZDI3IiwiTW9kaWZpZWRPbiI6IjIwMjQtMDctMDNUMTQ6MzM6Mzg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xMC4xMDgwLzE3NTQ5NTA3LjIwMjQuMjMzMDUzOCIsIlVyaVN0cmluZyI6Imh0dHBzOi8vZG9pLm9yZy8xMC4xMDgwLzE3NTQ5NTA3LjIwMjQuMjMzMDUzO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zOCIsIk1vZGlmaWVkQnkiOiJfQ2hyaXN0aW5lIE51c3NiYXVtIiwiSWQiOiI3ZjM0NzJiZC02Zjc5LTQxZjctODRhOS03NjUwZTQ1YjNiMmEiLCJNb2RpZmllZE9uIjoiMjAyNC0wNy0wM1QxNDozMzozOC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UifX0seyIkaWQiOiI2M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Yy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NSJ9fSx7IiRpZCI6IjYz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NSJ9fSx7IiRpZCI6IjY0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NjU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NjY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Y3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NjgiLCIkdHlwZSI6IlN3aXNzQWNhZGVtaWMuQ2l0YXZpLkxvY2F0aW9uLCBTd2lzc0FjYWRlbWljLkNpdGF2aSIsIkFkZHJlc3MiOnsiJGlkIjoiNjk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NzEiLCIkdHlwZSI6IlN3aXNzQWNhZGVtaWMuQ2l0YXZpLkxvY2F0aW9uLCBTd2lzc0FjYWRlbWljLkNpdGF2aSIsIkFkZHJlc3MiOnsiJGlkIjoiNzI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3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NzQ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A3LTIxVDIxOjA3OjM1IiwiUHJvamVjdCI6eyIkcmVmIjoiNSJ9fSwiVXNlTnVtYmVyaW5nVHlwZU9mUGFyZW50RG9jdW1lbnQiOmZhbHNlfV0sIkZvcm1hdHRlZFRleHQiOnsiJGlkIjoiNzUiLCJDb3VudCI6MSwiVGV4dFVuaXRzIjpbeyIkaWQiOiI3NiIsIkZvbnRTdHlsZSI6eyIkaWQiOiI3NyIsIk5ldXRyYWwiOnRydWV9LCJSZWFkaW5nT3JkZXIiOjEsIlRleHQiOiJbMSw2Miw4MSw4Niw5MF0ifV19LCJUYWciOiJDaXRhdmlQbGFjZWhvbGRlciM3NDA3NWVmMi0xMjMwLTRmMmQtYWY2OS1hODZhZDc2NzJmNWIiLCJUZXh0IjoiWzEsNjIsODEsODYsOTBdIiwiV0FJVmVyc2lvbiI6IjYuMTEuMC4wIn0=}</w:instrText>
          </w:r>
          <w:r w:rsidR="00CE4FC4">
            <w:rPr>
              <w:lang w:val="en-US"/>
            </w:rPr>
            <w:fldChar w:fldCharType="separate"/>
          </w:r>
          <w:r w:rsidR="003328F6">
            <w:rPr>
              <w:lang w:val="en-US"/>
            </w:rPr>
            <w:t>[1,62,81,86,90]</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DctMjFUMjA6NDA6MjYiLCJQcm9qZWN0Ijp7IiRyZWYiOiI1In19LCJVc2VOdW1iZXJpbmdUeXBlT2ZQYXJlbnREb2N1bWVudCI6ZmFsc2V9XSwiRm9ybWF0dGVkVGV4dCI6eyIkaWQiOiIxNSIsIkNvdW50IjoxLCJUZXh0VW5pdHMiOlt7IiRpZCI6IjE2IiwiRm9udFN0eWxlIjp7IiRpZCI6IjE3IiwiTmV1dHJhbCI6dHJ1ZX0sIlJlYWRpbmdPcmRlciI6MSwiVGV4dCI6Ils0MV0ifV19LCJUYWciOiJDaXRhdmlQbGFjZWhvbGRlciM3OWIyNzBmZi1kNjZkLTQyNDgtYThlMi0zOGZkMmQwNzU4NGMiLCJUZXh0IjoiWzQxXSIsIldBSVZlcnNpb24iOiI2LjExLjAuMCJ9}</w:instrText>
          </w:r>
          <w:r w:rsidR="00B662E7">
            <w:rPr>
              <w:lang w:val="en-US"/>
            </w:rPr>
            <w:fldChar w:fldCharType="separate"/>
          </w:r>
          <w:r w:rsidR="003328F6">
            <w:rPr>
              <w:lang w:val="en-US"/>
            </w:rPr>
            <w:t>[41]</w:t>
          </w:r>
          <w:r w:rsidR="00B662E7">
            <w:rPr>
              <w:lang w:val="en-US"/>
            </w:rPr>
            <w:fldChar w:fldCharType="end"/>
          </w:r>
        </w:sdtContent>
      </w:sdt>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y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wNy0yMVQyMDo0MDoyNi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iwiUmFuZ2VMZW5ndGgiOjMsIlJlZmVyZW5jZUlkIjoiMDcxNWQ4NjQtYmYyMS00MmI2LWI0NDUtMGIzZmZiMWYxMGFj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XSwiQmliVGVYS2V5IjoiS2xvcGZlbnN0ZWluXzIwMTUiLCJDaXRhdGlvbktleVVwZGF0ZVR5cGUiOjAsIkNvbGxhYm9yYXRvcnMiOltdLCJEYXRlMiI6IjI0LjA5LjIwMTUiLCJEb2kiOiIxMC4zMTA5LzAyNjk5MjA2LjIwMTUuMTA4MTI5My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zMTA5LzAyNjk5MjA2LjIwMTUuMTA4MTI5MyIsIlVyaVN0cmluZyI6Imh0dHBzOi8vZG9pLm9yZy8xMC4zMTA5LzAyNjk5MjA2LjIwMTUuMTA4MTI5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1ODoxOSIsIk1vZGlmaWVkQnkiOiJfQ2hyaXN0aW5lIE51c3NiYXVtIiwiSWQiOiIxMTg3OGY2OC1mMzg4LTQ5YzEtYTg5Mi05MzA5ZTA3ZjIwZjkiLCJNb2RpZmllZE9uIjoiMjAyMy0xMi0wOFQxMDo1ODoxOS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I2NDAzNTAzIiwiVXJpU3RyaW5nIjoiaHR0cDovL3d3dy5uY2JpLm5sbS5uaWguZ292L3B1Ym1lZC8yNjQwMzUwM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}</w:instrText>
          </w:r>
          <w:r w:rsidR="00CE4FC4">
            <w:rPr>
              <w:lang w:val="en-US"/>
            </w:rPr>
            <w:fldChar w:fldCharType="separate"/>
          </w:r>
          <w:r w:rsidR="003328F6">
            <w:rPr>
              <w:lang w:val="en-US"/>
            </w:rPr>
            <w:t>[2,38,39]</w:t>
          </w:r>
          <w:r w:rsidR="00CE4FC4">
            <w:rPr>
              <w:lang w:val="en-US"/>
            </w:rPr>
            <w:fldChar w:fldCharType="end"/>
          </w:r>
        </w:sdtContent>
      </w:sdt>
      <w:r w:rsidR="00CE4FC4">
        <w:rPr>
          <w:lang w:val="en-US"/>
        </w:rPr>
        <w:t xml:space="preserve">, tracheoesophageal speech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15732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U3RhcnQiOjMsIlJhbmdlTGVuZ3RoIjo0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DctMjFUMjA6NDA6MjY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TGVuZ3RoIjoz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A3LTIxVDIwOjQwOjI2IiwiUHJvamVjdCI6eyIkcmVmIjoiNSJ9fSwiVXNlTnVtYmVyaW5nVHlwZU9mUGFyZW50RG9jdW1lbnQiOmZhbHNlfV0sIkZvcm1hdHRlZFRleHQiOnsiJGlkIjoiMjIiLCJDb3VudCI6MSwiVGV4dFVuaXRzIjpbeyIkaWQiOiIyMyIsIkZvbnRTdHlsZSI6eyIkaWQiOiIyNCIsIk5ldXRyYWwiOnRydWV9LCJSZWFkaW5nT3JkZXIiOjEsIlRleHQiOiJbMjAsMjFdIn1dfSwiVGFnIjoiQ2l0YXZpUGxhY2Vob2xkZXIjNmE3MmMzZjQtNGYwMy00ZjU3LWEyODktZTcxYTZkMDQwNDcyIiwiVGV4dCI6IlsyMCwyMV0iLCJXQUlWZXJzaW9uIjoiNi4xMS4wLjAifQ==}</w:instrText>
          </w:r>
          <w:r w:rsidR="00CE4FC4">
            <w:rPr>
              <w:lang w:val="en-US"/>
            </w:rPr>
            <w:fldChar w:fldCharType="separate"/>
          </w:r>
          <w:r w:rsidR="00157328">
            <w:rPr>
              <w:lang w:val="en-US"/>
            </w:rPr>
            <w:t>[20,21]</w:t>
          </w:r>
          <w:r w:rsidR="00CE4FC4">
            <w:rPr>
              <w:lang w:val="en-US"/>
            </w:rPr>
            <w:fldChar w:fldCharType="end"/>
          </w:r>
        </w:sdtContent>
      </w:sdt>
      <w:r w:rsidR="00CE4FC4">
        <w:rPr>
          <w:lang w:val="en-US"/>
        </w:rPr>
        <w:t>,</w:t>
      </w:r>
      <w:r w:rsidR="00B662E7">
        <w:rPr>
          <w:lang w:val="en-US"/>
        </w:rPr>
        <w:t xml:space="preserve"> dysarthria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U3RhcnQiOjksIlJhbmdlTGVuZ3RoIjo0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A3LTIxVDIwOjQwOjI2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YW5nZUxlbmd0aCI6MywiUmVmZXJlbmNlSWQiOiJjYWRhZjE0NS0yMzYxLTQ3ODAtYjBlYi0yYTRiOTY0OThlMm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0NC8yMDIzX0FKU0xQLTIzLTAwMDIzIiwiVXJpU3RyaW5nIjoiaHR0cHM6Ly9kb2kub3JnLzEwLjEwNDQvMjAyM19BSlNMUC0yMy0wMDAy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yZWYiOiI1In19LHsiJHJlZiI6IjIwIn1dLCJCaWJUZVhLZXkiOiJMZWhuZXJfMjAyMiIsIkNpdGF0aW9uS2V5VXBkYXRlVHlwZSI6MCwiQ29sbGFib3JhdG9ycyI6W10sIkRhdGUyIjoiMTIuMTEuMjAyMSIsIkRvaSI6IjEwLjEwODAvMDI2OTkyMDYuMjAyMS4xOTc5NjU4IiwiRWRpdG9ycyI6W10sIkV2YWx1YXRpb25Db21wbGV4aXR5IjowLCJFdmFsdWF0aW9uU291cmNlVGV4dEZvcm1hdCI6MCwiR3JvdXBzIjpbXSwiSGFzTGFiZWwxIjpmYWxzZSwiSGFzTGFiZWwyIjpmYWxzZSwiS2V5d29yZHMiOltdLCJMYW5ndWFnZSI6ImVuZyIsIkxhbmd1YWdlQ29kZSI6ImVuIiwiTG9jYXRpb25zIjpb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E4IiwiTW9kaWZpZWRCeSI6Il9DaHJpc3RpbmUgTnVzc2JhdW0iLCJJZCI6IjFlMDI4ZTFiLWRiMDUtNGIxOS05NWY4LTZkM2UxNTQzZGE2ZiIsIk1vZGlmaWVkT24iOiIyMDI0LTA3LTAzVDE0OjMzOjE4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Q3NjM1ODgiLCJVcmlTdHJpbmciOiJodHRwOi8vd3d3Lm5jYmkubmxtLm5paC5nb3YvcHVibWVkLzM0NzYzNTg4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}</w:instrText>
          </w:r>
          <w:r w:rsidR="00B662E7">
            <w:rPr>
              <w:lang w:val="en-US"/>
            </w:rPr>
            <w:fldChar w:fldCharType="separate"/>
          </w:r>
          <w:r w:rsidR="003328F6">
            <w:rPr>
              <w:lang w:val="en-US"/>
            </w:rPr>
            <w:t>[45,75,88,91]</w:t>
          </w:r>
          <w:r w:rsidR="00B662E7">
            <w:rPr>
              <w:lang w:val="en-US"/>
            </w:rPr>
            <w:fldChar w:fldCharType="end"/>
          </w:r>
        </w:sdtContent>
      </w:sdt>
      <w:r w:rsidR="00B662E7">
        <w:rPr>
          <w:lang w:val="en-US"/>
        </w:rPr>
        <w:t xml:space="preserve">, </w:t>
      </w:r>
      <w:r w:rsidR="003328F6">
        <w:rPr>
          <w:lang w:val="en-US"/>
        </w:rPr>
        <w:t xml:space="preserve">down syndrom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DctMjFUMjE6MDA6NDYiLCJQcm9qZWN0Ijp7IiRyZWYiOiI1In19LCJVc2VOdW1iZXJpbmdUeXBlT2ZQYXJlbnREb2N1bWVudCI6ZmFsc2V9XSwiRm9ybWF0dGVkVGV4dCI6eyIkaWQiOiIxOSIsIkNvdW50IjoxLCJUZXh0VW5pdHMiOlt7IiRpZCI6IjIwIiwiRm9udFN0eWxlIjp7IiRpZCI6IjIxIiwiTmV1dHJhbCI6dHJ1ZX0sIlJlYWRpbmdPcmRlciI6MSwiVGV4dCI6IlszNF0ifV19LCJUYWciOiJDaXRhdmlQbGFjZWhvbGRlciM3ZDdlZGNlYi1iOGY0LTRjNGItYTFkMC0wYjU5N2IwZjVjMWQiLCJUZXh0IjoiWzM0XSIsIldBSVZlcnNpb24iOiI2LjExLjAuMCJ9}</w:instrText>
          </w:r>
          <w:r w:rsidR="003328F6">
            <w:rPr>
              <w:lang w:val="en-US"/>
            </w:rPr>
            <w:fldChar w:fldCharType="separate"/>
          </w:r>
          <w:r w:rsidR="003328F6">
            <w:rPr>
              <w:lang w:val="en-US"/>
            </w:rPr>
            <w:t>[34]</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15732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wNy0yMVQyMDo0MDoyNiIsIlByb2plY3QiOnsiJHJlZiI6IjUifX0sIlVzZU51bWJlcmluZ1R5cGVPZlBhcmVudERvY3VtZW50IjpmYWxzZX1dLCJGb3JtYXR0ZWRUZXh0Ijp7IiRpZCI6IjE4IiwiQ291bnQiOjEsIlRleHRVbml0cyI6W3siJGlkIjoiMTkiLCJGb250U3R5bGUiOnsiJGlkIjoiMjAiLCJOZXV0cmFsIjp0cnVlfSwiUmVhZGluZ09yZGVyIjoxLCJUZXh0IjoiWzI0XSJ9XX0sIlRhZyI6IkNpdGF2aVBsYWNlaG9sZGVyIzljMGIyMzY3LTE2NTktNGYwZi1iZjZhLWE1MzVjMjE2YjFhMSIsIlRleHQiOiJbMjRdIiwiV0FJVmVyc2lvbiI6IjYuMTEuMC4wIn0=}</w:instrText>
          </w:r>
          <w:r w:rsidR="00B662E7">
            <w:rPr>
              <w:lang w:val="en-US"/>
            </w:rPr>
            <w:fldChar w:fldCharType="separate"/>
          </w:r>
          <w:r w:rsidR="00157328">
            <w:rPr>
              <w:lang w:val="en-US"/>
            </w:rPr>
            <w:t>[24]</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z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1XSJ9XX0sIlRhZyI6IkNpdGF2aVBsYWNlaG9sZGVyIzM5NmUzZjVlLWQwMmUtNDdjNy1iYzRlLWViM2U1OWI1MTZkZCIsIlRleHQiOiJbNV0iLCJXQUlWZXJzaW9uIjoiNi4xMS4wLjAifQ==}</w:instrText>
          </w:r>
          <w:r w:rsidR="00CE4FC4">
            <w:rPr>
              <w:lang w:val="en-US"/>
            </w:rPr>
            <w:fldChar w:fldCharType="separate"/>
          </w:r>
          <w:r w:rsidR="007D5C69">
            <w:rPr>
              <w:lang w:val="en-US"/>
            </w:rPr>
            <w:t>[5]</w:t>
          </w:r>
          <w:r w:rsidR="00CE4FC4">
            <w:rPr>
              <w:lang w:val="en-US"/>
            </w:rPr>
            <w:fldChar w:fldCharType="end"/>
          </w:r>
        </w:sdtContent>
      </w:sdt>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A3LTIxVDIwOjQwOjI2IiwiUHJvamVjdCI6eyIkcmVmIjoiNSJ9fSwiVXNlTnVtYmVyaW5nVHlwZU9mUGFyZW50RG9jdW1lbnQiOmZhbHNlfV0sIkZvcm1hdHRlZFRleHQiOnsiJGlkIjoiMTciLCJDb3VudCI6MSwiVGV4dFVuaXRzIjpbeyIkaWQiOiIxOCIsIkZvbnRTdHlsZSI6eyIkaWQiOiIxOSIsIk5ldXRyYWwiOnRydWV9LCJSZWFkaW5nT3JkZXIiOjEsIlRleHQiOiJbODddIn1dfSwiVGFnIjoiQ2l0YXZpUGxhY2Vob2xkZXIjOGQ4MzBhOTktYmQzYS00NTcxLWIwNjktYTk1MTU2ZDgxNzExIiwiVGV4dCI6Ils4N10iLCJXQUlWZXJzaW9uIjoiNi4xMS4wLjAifQ==}</w:instrText>
          </w:r>
          <w:r w:rsidR="00B662E7">
            <w:rPr>
              <w:lang w:val="en-US"/>
            </w:rPr>
            <w:fldChar w:fldCharType="separate"/>
          </w:r>
          <w:r w:rsidR="003328F6">
            <w:rPr>
              <w:lang w:val="en-US"/>
            </w:rPr>
            <w:t>[87]</w:t>
          </w:r>
          <w:r w:rsidR="00B662E7">
            <w:rPr>
              <w:lang w:val="en-US"/>
            </w:rPr>
            <w:fldChar w:fldCharType="end"/>
          </w:r>
        </w:sdtContent>
      </w:sdt>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DctMjFUMjA6NDA6MjY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DctMjFUMjA6NDA6MjYiLCJQcm9qZWN0Ijp7IiRyZWYiOiI1In19LCJVc2VOdW1iZXJpbmdUeXBlT2ZQYXJlbnREb2N1bWVudCI6ZmFsc2V9XSwiRm9ybWF0dGVkVGV4dCI6eyIkaWQiOiIyOCIsIkNvdW50IjoxLCJUZXh0VW5pdHMiOlt7IiRpZCI6IjI5IiwiRm9udFN0eWxlIjp7IiRpZCI6IjMwIiwiTmV1dHJhbCI6dHJ1ZX0sIlJlYWRpbmdPcmRlciI6MSwiVGV4dCI6IlszNiw3OV0ifV19LCJUYWciOiJDaXRhdmlQbGFjZWhvbGRlciMxOTYxMzMzNS00NmE1LTQ2NjEtOTM0OS0zMmVjMmNiMWM5ZmEiLCJUZXh0IjoiWzM2LDc5XSIsIldBSVZlcnNpb24iOiI2LjExLjAuMCJ9}</w:instrText>
          </w:r>
          <w:r w:rsidR="00B662E7">
            <w:rPr>
              <w:lang w:val="en-US"/>
            </w:rPr>
            <w:fldChar w:fldCharType="separate"/>
          </w:r>
          <w:r w:rsidR="003328F6">
            <w:rPr>
              <w:lang w:val="en-US"/>
            </w:rPr>
            <w:t>[36,79]</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}</w:instrText>
          </w:r>
          <w:r w:rsidR="00B662E7">
            <w:rPr>
              <w:lang w:val="en-US"/>
            </w:rPr>
            <w:fldChar w:fldCharType="separate"/>
          </w:r>
          <w:r w:rsidR="003328F6">
            <w:rPr>
              <w:lang w:val="en-US"/>
            </w:rPr>
            <w:t>[49]</w:t>
          </w:r>
          <w:r w:rsidR="00B662E7">
            <w:rPr>
              <w:lang w:val="en-US"/>
            </w:rPr>
            <w:fldChar w:fldCharType="end"/>
          </w:r>
        </w:sdtContent>
      </w:sdt>
      <w:r w:rsidR="00B662E7">
        <w:rPr>
          <w:lang w:val="en-US"/>
        </w:rPr>
        <w:t>,</w:t>
      </w:r>
      <w:r w:rsidR="00B53B58">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Pr>
              <w:lang w:val="en-US"/>
            </w:rPr>
            <w:fldChar w:fldCharType="begin"/>
          </w:r>
          <w:r w:rsidR="0015732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U3RhcnQiOjUsIlJhbmdlTGVuZ3RoIjo0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wNy0yMVQyMDo0MDoyNi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iwiUmFuZ2VMZW5ndGgiOjMsIlJlZmVyZW5jZUlkIjoiYzgyMzE3ODktZTRkMS00ZDc3LTkxM2EtYTE3YTg4ZjgzOWQ5Ii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jEwLjI0NjYvcG1zLjEwMC4yLjI5NS0zMDQiLCJVcmlTdHJpbmciOiJodHRwczovL2RvaS5vcmcvMTAuMjQ2Ni9wbXMuMTAwLjIuMjk1LTMwN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ToyMyIsIk1vZGlmaWVkQnkiOiJfQ2hyaXN0aW5lIE51c3NiYXVtIiwiSWQiOiJmNjk2MzIzNy0wZWQwLTQzOGQtOThhYy0zNTllM2MyNTZjOGUiLCJNb2RpZmllZE9uIjoiMjAyMS0xMS0xN1QwOTozNToyMy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E1OTc0MzM3IiwiVXJpU3RyaW5nIjoiaHR0cDovL3d3dy5uY2JpLm5sbS5uaWguZ292L3B1Ym1lZC8xNTk3NDMzN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aHR0cHM6Ly9kbC5hY20ub3JnL2RvaS9wcm9jZWVkaW5ncy8xMC4xMTQ1LzMxMjM1MTQiLCJVcmlTdHJpbmciOiJodHRwczovL2RsLmFjbS5vcmcvZG9pL3Byb2NlZWRpbmdzLzEwLjExNDUvMzEyMzUxNC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zLTExLTIxVDA5OjAwOjA3IiwiTW9kaWZpZWRCeSI6Il9DaHJpc3RpbmUgTnVzc2JhdW0iLCJJZCI6ImI2YThjMTFlLWJiY2QtNDgzNC1hNmNkLWE0NTk1YzExODAyMiIsIk1vZGlmaWVkT24iOiIyMDIzLTExLTIxVDA5OjAwOjA3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AuMTE0NS8zMTIzNTE0LjMxMjM1MjgiLCJVcmlTdHJpbmciOiJodHRwczovL2RvaS5vcmcvMTAuMTE0NS8zMTIzNTE0LjMxMjM1Mjg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IxMC4xMTQ1LzMxMjM1MTQiLCJVcmlTdHJpbmciOiJodHRwczovL2RvaS5vcmcvMTAuMTE0NS8zMTIzNTE0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}</w:instrText>
          </w:r>
          <w:r w:rsidR="00B662E7">
            <w:rPr>
              <w:lang w:val="en-US"/>
            </w:rPr>
            <w:fldChar w:fldCharType="separate"/>
          </w:r>
          <w:r w:rsidR="00157328">
            <w:rPr>
              <w:lang w:val="en-US"/>
            </w:rPr>
            <w:t>[7,14,27]</w:t>
          </w:r>
          <w:r w:rsidR="00B662E7">
            <w:rPr>
              <w:lang w:val="en-US"/>
            </w:rPr>
            <w:fldChar w:fldCharType="end"/>
          </w:r>
        </w:sdtContent>
      </w:sdt>
      <w:r w:rsidR="00B53B58">
        <w:rPr>
          <w:lang w:val="en-US"/>
        </w:rPr>
        <w:t xml:space="preserve">, </w:t>
      </w:r>
      <w:r w:rsidR="008B5242">
        <w:rPr>
          <w:lang w:val="en-US"/>
        </w:rPr>
        <w:t>and</w:t>
      </w:r>
      <w:r w:rsidR="00B53B58">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U3RhcnQiOj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A3LTIxVDIwOjQwOjI2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1LCJSYW5nZUxlbmd0aCI6NC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DctMjFUMjA6NDA6MjYiLCJQcm9qZWN0Ijp7IiRyZWYiOiI1In19LCJVc2VOdW1iZXJpbmdUeXBlT2ZQYXJlbnREb2N1bWVudCI6ZmFsc2V9LHsiJGlkIjoiMjciLCIkdHlwZSI6IlN3aXNzQWNhZGVtaWMuQ2l0YXZpLkNpdGF0aW9ucy5Xb3JkUGxhY2Vob2xkZXJFbnRyeSwgU3dpc3NBY2FkZW1pYy5DaXRhdmkiLCJJZCI6IjQyMjNlM2NmLWRiNjctNDg1NS1hNDUwLTQyMGVhNTgyN2VlMiIsIlJhbmdlTGVuZ3RoIjoyLCJSZWZlcmVuY2VJZCI6IjY2Y2Y0ZmI0LWViZjYtNGE3MS04YTQ1LTU2NTMwMmNjZWY3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My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C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MDE4Ii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U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zOC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1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ItMDYtMDFUMDk6MTA6MzUiLCJQcm9qZWN0Ijp7IiRyZWYiOiI1In19LCJVc2VOdW1iZXJpbmdUeXBlT2ZQYXJlbnREb2N1bWVudCI6ZmFsc2V9XSwiRm9ybWF0dGVkVGV4dCI6eyIkaWQiOiIzOSIsIkNvdW50IjoxLCJUZXh0VW5pdHMiOlt7IiRpZCI6IjQwIiwiRm9udFN0eWxlIjp7IiRpZCI6IjQxIiwiTmV1dHJhbCI6dHJ1ZX0sIlJlYWRpbmdPcmRlciI6MSwiVGV4dCI6Ils4LDI4LDU1XSJ9XX0sIlRhZyI6IkNpdGF2aVBsYWNlaG9sZGVyI2Y1ZTY1MDllLTNmMTYtNGE0NC05NjUxLTkxZGI1ZmQzOWYzMyIsIlRleHQiOiJbOCwyOCw1NV0iLCJXQUlWZXJzaW9uIjoiNi4xMS4wLjAifQ==}</w:instrText>
          </w:r>
          <w:r w:rsidR="00B662E7">
            <w:rPr>
              <w:lang w:val="en-US"/>
            </w:rPr>
            <w:fldChar w:fldCharType="separate"/>
          </w:r>
          <w:r w:rsidR="003328F6">
            <w:rPr>
              <w:lang w:val="en-US"/>
            </w:rPr>
            <w:t>[8,28,55]</w:t>
          </w:r>
          <w:r w:rsidR="00B662E7">
            <w:rPr>
              <w:lang w:val="en-US"/>
            </w:rPr>
            <w:fldChar w:fldCharType="end"/>
          </w:r>
        </w:sdtContent>
      </w:sdt>
      <w:r w:rsidR="00B53B58">
        <w:rPr>
          <w:lang w:val="en-US"/>
        </w:rPr>
        <w:t xml:space="preserve">. </w:t>
      </w:r>
      <w:r w:rsidR="008B4471">
        <w:rPr>
          <w:lang w:val="en-US"/>
        </w:rPr>
        <w:t>In addition</w:t>
      </w:r>
      <w:r w:rsidR="00B53B58">
        <w:rPr>
          <w:lang w:val="en-US"/>
        </w:rPr>
        <w:t xml:space="preserve">, </w:t>
      </w:r>
      <w:r w:rsidR="008B4471">
        <w:rPr>
          <w:lang w:val="en-US"/>
        </w:rPr>
        <w:t>it</w:t>
      </w:r>
      <w:r w:rsidR="00B53B58">
        <w:rPr>
          <w:lang w:val="en-US"/>
        </w:rPr>
        <w:t xml:space="preserve"> concerns </w:t>
      </w:r>
      <w:r w:rsidR="00AE3B4C">
        <w:rPr>
          <w:lang w:val="en-US"/>
        </w:rPr>
        <w:t>the experimental designs and measurements, especially rating scales</w:t>
      </w:r>
      <w:r w:rsidR="00070DE1">
        <w:rPr>
          <w:lang w:val="en-US"/>
        </w:rPr>
        <w:t xml:space="preserve">, </w:t>
      </w:r>
      <w:r w:rsidR="00AE3B4C">
        <w:rPr>
          <w:lang w:val="en-US"/>
        </w:rPr>
        <w:t>which</w:t>
      </w:r>
      <w:r w:rsidR="00070DE1">
        <w:rPr>
          <w:lang w:val="en-US"/>
        </w:rPr>
        <w:t xml:space="preserve"> differ in the number of levels and denominations of endpoints. </w:t>
      </w:r>
      <w:r w:rsidR="007F6E01">
        <w:rPr>
          <w:lang w:val="en-US"/>
        </w:rPr>
        <w:t xml:space="preserve">For example, in one study participants were asked “How natural is the audio?” </w:t>
      </w:r>
      <w:sdt>
        <w:sdtPr>
          <w:rPr>
            <w:lang w:val="en-US"/>
          </w:rPr>
          <w:alias w:val="To edit, see citavi.com/edit"/>
          <w:tag w:val="CitaviPlaceholder#9050c28f-65a7-4378-b395-10350c3114ad"/>
          <w:id w:val="-1705476824"/>
          <w:placeholder>
            <w:docPart w:val="DefaultPlaceholder_-1854013440"/>
          </w:placeholder>
        </w:sdtPr>
        <w:sdtContent>
          <w:r w:rsidR="007F6E01">
            <w:rPr>
              <w:lang w:val="en-US"/>
            </w:rPr>
            <w:fldChar w:fldCharType="begin"/>
          </w:r>
          <w:r w:rsidR="007D5C69">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z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l0ifV19LCJUYWciOiJDaXRhdmlQbGFjZWhvbGRlciM5MDUwYzI4Zi02NWE3LTQzNzgtYjM5NS0xMDM1MGMzMTE0YWQiLCJUZXh0IjoiWzZdIiwiV0FJVmVyc2lvbiI6IjYuMTEuMC4wIn0=}</w:instrText>
          </w:r>
          <w:r w:rsidR="007F6E01">
            <w:rPr>
              <w:lang w:val="en-US"/>
            </w:rPr>
            <w:fldChar w:fldCharType="separate"/>
          </w:r>
          <w:r w:rsidR="007D5C69">
            <w:rPr>
              <w:lang w:val="en-US"/>
            </w:rPr>
            <w:t>[6]</w:t>
          </w:r>
          <w:r w:rsidR="007F6E01">
            <w:rPr>
              <w:lang w:val="en-US"/>
            </w:rPr>
            <w:fldChar w:fldCharType="end"/>
          </w:r>
        </w:sdtContent>
      </w:sdt>
      <w:r w:rsidR="007F6E01">
        <w:rPr>
          <w:lang w:val="en-US"/>
        </w:rPr>
        <w:t xml:space="preserve">, in another one they rated </w:t>
      </w:r>
      <w:r w:rsidR="000D3015">
        <w:rPr>
          <w:lang w:val="en-US"/>
        </w:rPr>
        <w:t>voices on a 10-point-scale from “very natural, human-like” to “very mechanical, robot-like”</w:t>
      </w:r>
      <w:r w:rsidR="003328F6">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DctMjFUMjA6NDA6MjYiLCJQcm9qZWN0Ijp7IiRyZWYiOiI1In19LCJVc2VOdW1iZXJpbmdUeXBlT2ZQYXJlbnREb2N1bWVudCI6ZmFsc2V9XSwiRm9ybWF0dGVkVGV4dCI6eyIkaWQiOiIxNCIsIkNvdW50IjoxLCJUZXh0VW5pdHMiOlt7IiRpZCI6IjE1IiwiRm9udFN0eWxlIjp7IiRpZCI6IjE2IiwiTmV1dHJhbCI6dHJ1ZX0sIlJlYWRpbmdPcmRlciI6MSwiVGV4dCI6Ils3OV0ifV19LCJUYWciOiJDaXRhdmlQbGFjZWhvbGRlciNlMjQ0MmM2MS01YzViLTRhM2MtYjM1Ny1kZDRkZDVhNzc5YmUiLCJUZXh0IjoiWzc5XSIsIldBSVZlcnNpb24iOiI2LjExLjAuMCJ9}</w:instrText>
          </w:r>
          <w:r w:rsidR="003328F6">
            <w:rPr>
              <w:lang w:val="en-US"/>
            </w:rPr>
            <w:fldChar w:fldCharType="separate"/>
          </w:r>
          <w:r w:rsidR="003328F6">
            <w:rPr>
              <w:lang w:val="en-US"/>
            </w:rPr>
            <w:t>[79]</w:t>
          </w:r>
          <w:r w:rsidR="003328F6">
            <w:rPr>
              <w:lang w:val="en-US"/>
            </w:rPr>
            <w:fldChar w:fldCharType="end"/>
          </w:r>
        </w:sdtContent>
      </w:sdt>
      <w:r w:rsidR="000D3015">
        <w:rPr>
          <w:lang w:val="en-US"/>
        </w:rPr>
        <w:t xml:space="preserve">. </w:t>
      </w:r>
      <w:r w:rsidR="008B4471">
        <w:rPr>
          <w:lang w:val="en-US"/>
        </w:rPr>
        <w:t xml:space="preserve">In principle, such empirical heterogeneity can be a powerful source of insight. However, an insufficient report of empirical details </w:t>
      </w:r>
      <w:r w:rsidR="008B5242">
        <w:rPr>
          <w:lang w:val="en-US"/>
        </w:rPr>
        <w:t>impedes</w:t>
      </w:r>
      <w:r w:rsidR="008B4471">
        <w:rPr>
          <w:lang w:val="en-US"/>
        </w:rPr>
        <w:t xml:space="preserve"> a meaningful integration of findings. Specifically, it is </w:t>
      </w:r>
      <w:r w:rsidR="0073364D">
        <w:rPr>
          <w:lang w:val="en-US"/>
        </w:rPr>
        <w:t xml:space="preserve">often </w:t>
      </w:r>
      <w:r w:rsidR="008B4471">
        <w:rPr>
          <w:lang w:val="en-US"/>
        </w:rPr>
        <w:t xml:space="preserve">not </w:t>
      </w:r>
      <w:r w:rsidR="008B5242">
        <w:rPr>
          <w:lang w:val="en-US"/>
        </w:rPr>
        <w:t>stated</w:t>
      </w:r>
      <w:r w:rsidR="008B4471">
        <w:rPr>
          <w:lang w:val="en-US"/>
        </w:rPr>
        <w:t xml:space="preserve"> how naturalness and the related experimental task was explained to the listeners</w:t>
      </w:r>
      <w:r w:rsidR="0073364D">
        <w:rPr>
          <w:lang w:val="en-US"/>
        </w:rPr>
        <w:t xml:space="preserve"> – but precise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the voice material often remain elusive, bearing a risk for potential undetected confounds. Finally,</w:t>
      </w:r>
      <w:r w:rsidR="00684059">
        <w:rPr>
          <w:lang w:val="en-US"/>
        </w:rPr>
        <w:t xml:space="preserve"> few studies only provide measurements on reliability </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wNy0yMVQyMDo0MDoyNiIsIlByb2plY3QiOnsiJHJlZiI6IjUifX0sIlVzZU51bWJlcmluZ1R5cGVPZlBhcmVudERvY3VtZW50IjpmYWxzZX1dLCJGb3JtYXR0ZWRUZXh0Ijp7IiRpZCI6IjE1IiwiQ291bnQiOjEsIlRleHRVbml0cyI6W3siJGlkIjoiMTYiLCJGb250U3R5bGUiOnsiJGlkIjoiMTciLCJOZXV0cmFsIjp0cnVlfSwiUmVhZGluZ09yZGVyIjoxLCJUZXh0IjoiWzUwXSJ9XX0sIlRhZyI6IkNpdGF2aVBsYWNlaG9sZGVyI2ExNzRkNWZlLTdkODUtNDJiMi04NzE1LTczOGEwNTBhMjNlMiIsIlRleHQiOiJbNTBdIiwiV0FJVmVyc2lvbiI6IjYuMTEuMC4wIn0=}</w:instrText>
          </w:r>
          <w:r w:rsidR="00AE3B4C">
            <w:rPr>
              <w:lang w:val="en-US"/>
            </w:rPr>
            <w:fldChar w:fldCharType="separate"/>
          </w:r>
          <w:r w:rsidR="003328F6">
            <w:rPr>
              <w:lang w:val="en-US"/>
            </w:rPr>
            <w:t>[50]</w:t>
          </w:r>
          <w:r w:rsidR="00AE3B4C">
            <w:rPr>
              <w:lang w:val="en-US"/>
            </w:rPr>
            <w:fldChar w:fldCharType="end"/>
          </w:r>
        </w:sdtContent>
      </w:sdt>
      <w:r w:rsidR="00C43D54">
        <w:rPr>
          <w:lang w:val="en-US"/>
        </w:rPr>
        <w:t xml:space="preserve">. To address these issues, we collected some practical recommendations as a guidance for future research in </w:t>
      </w:r>
      <w:r w:rsidR="00C43D54" w:rsidRPr="00C43D54">
        <w:rPr>
          <w:color w:val="C00000"/>
          <w:lang w:val="en-US"/>
        </w:rPr>
        <w:t>Box 2</w:t>
      </w:r>
      <w:r w:rsidR="00C43D54">
        <w:rPr>
          <w:lang w:val="en-US"/>
        </w:rPr>
        <w:t xml:space="preserve">. </w:t>
      </w:r>
    </w:p>
    <w:p w14:paraId="480D54C2" w14:textId="2E109307" w:rsidR="00A017E1" w:rsidRPr="00A017E1" w:rsidRDefault="00A017E1" w:rsidP="00A017E1">
      <w:pPr>
        <w:pStyle w:val="berschrift2"/>
        <w:numPr>
          <w:ilvl w:val="1"/>
          <w:numId w:val="7"/>
        </w:numPr>
        <w:rPr>
          <w:lang w:val="en-US"/>
        </w:rPr>
      </w:pPr>
      <w:bookmarkStart w:id="19" w:name="_Toc160791729"/>
      <w:r w:rsidRPr="00A017E1">
        <w:rPr>
          <w:lang w:val="en-US"/>
        </w:rPr>
        <w:t>Lack of exchange between differen</w:t>
      </w:r>
      <w:r>
        <w:rPr>
          <w:lang w:val="en-US"/>
        </w:rPr>
        <w:t>t research domains (</w:t>
      </w:r>
      <w:r w:rsidR="0058483B">
        <w:rPr>
          <w:lang w:val="en-US"/>
        </w:rPr>
        <w:t>15</w:t>
      </w:r>
      <w:r>
        <w:rPr>
          <w:lang w:val="en-US"/>
        </w:rPr>
        <w:t>0)</w:t>
      </w:r>
      <w:bookmarkEnd w:id="19"/>
    </w:p>
    <w:p w14:paraId="24D213AB" w14:textId="27D485A0" w:rsidR="009F02C4" w:rsidRDefault="009F02C4" w:rsidP="00AA766C">
      <w:pPr>
        <w:rPr>
          <w:lang w:val="en-US"/>
        </w:rPr>
      </w:pPr>
    </w:p>
    <w:p w14:paraId="7427FC61" w14:textId="48C67133" w:rsidR="001F3518" w:rsidRPr="00AA766C" w:rsidRDefault="00AA766C" w:rsidP="00AA766C">
      <w:pPr>
        <w:rPr>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However, while the scientific output is well-received within discipline</w:t>
      </w:r>
      <w:r w:rsidR="00D5483F">
        <w:rPr>
          <w:lang w:val="en-US"/>
        </w:rPr>
        <w:t>s</w:t>
      </w:r>
      <w:r w:rsidR="00AD0A1C">
        <w:rPr>
          <w:lang w:val="en-US"/>
        </w:rPr>
        <w:t xml:space="preserve">, </w:t>
      </w:r>
      <w:r w:rsidR="00D5483F">
        <w:rPr>
          <w:lang w:val="en-US"/>
        </w:rPr>
        <w:t>they</w:t>
      </w:r>
      <w:r w:rsidR="00AD0A1C">
        <w:rPr>
          <w:lang w:val="en-US"/>
        </w:rPr>
        <w:t xml:space="preserve"> </w:t>
      </w:r>
      <w:r w:rsidR="00D5483F">
        <w:rPr>
          <w:lang w:val="en-US"/>
        </w:rPr>
        <w:t>are</w:t>
      </w:r>
      <w:r w:rsidR="00BD0FF9">
        <w:rPr>
          <w:lang w:val="en-US"/>
        </w:rPr>
        <w:t xml:space="preserve"> remarkably</w:t>
      </w:r>
      <w:r w:rsidR="00AD0A1C">
        <w:rPr>
          <w:lang w:val="en-US"/>
        </w:rPr>
        <w:t xml:space="preserve"> poorly interconnected.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using </w:t>
      </w:r>
      <w:proofErr w:type="spellStart"/>
      <w:r w:rsidR="00AD0A1C">
        <w:rPr>
          <w:lang w:val="en-US"/>
        </w:rPr>
        <w:t>VOSViewer</w:t>
      </w:r>
      <w:proofErr w:type="spellEnd"/>
      <w:r w:rsidR="00AD0A1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A3LTIxVDIwOjQwOjI2IiwiUHJvamVjdCI6eyIkcmVmIjoiNSJ9fSwiVXNlTnVtYmVyaW5nVHlwZU9mUGFyZW50RG9jdW1lbnQiOmZhbHNlfV0sIkZvcm1hdHRlZFRleHQiOnsiJGlkIjoiMTciLCJDb3VudCI6MSwiVGV4dFVuaXRzIjpbeyIkaWQiOiIxOCIsIkZvbnRTdHlsZSI6eyIkaWQiOiIxOSIsIk5ldXRyYWwiOnRydWV9LCJSZWFkaW5nT3JkZXIiOjEsIlRleHQiOiJbODRdIn1dfSwiVGFnIjoiQ2l0YXZpUGxhY2Vob2xkZXIjZDMzYzMyOGYtOWI3NS00MjJiLTlkNTctZTU4MDVhZTEwOTJkIiwiVGV4dCI6Ils4NF0iLCJXQUlWZXJzaW9uIjoiNi4xMS4wLjAifQ==}</w:instrText>
          </w:r>
          <w:r w:rsidR="00AE3B4C">
            <w:rPr>
              <w:lang w:val="en-US"/>
            </w:rPr>
            <w:fldChar w:fldCharType="separate"/>
          </w:r>
          <w:r w:rsidR="003328F6">
            <w:rPr>
              <w:lang w:val="en-US"/>
            </w:rPr>
            <w:t>[84]</w:t>
          </w:r>
          <w:r w:rsidR="00AE3B4C">
            <w:rPr>
              <w:lang w:val="en-US"/>
            </w:rPr>
            <w:fldChar w:fldCharType="end"/>
          </w:r>
        </w:sdtContent>
      </w:sdt>
      <w:r w:rsidR="00AD0A1C">
        <w:rPr>
          <w:lang w:val="en-US"/>
        </w:rPr>
        <w:t>, show</w:t>
      </w:r>
      <w:r w:rsidR="00810C4D">
        <w:rPr>
          <w:lang w:val="en-US"/>
        </w:rPr>
        <w:t>ing</w:t>
      </w:r>
      <w:r w:rsidR="00AD0A1C">
        <w:rPr>
          <w:lang w:val="en-US"/>
        </w:rPr>
        <w:t xml:space="preserve"> several distinct clusters of studies</w:t>
      </w:r>
      <w:r w:rsidR="00684059">
        <w:rPr>
          <w:lang w:val="en-US"/>
        </w:rPr>
        <w:t xml:space="preserve"> reminiscent of echo </w:t>
      </w:r>
      <w:r w:rsidR="00684059" w:rsidRPr="00177F43">
        <w:rPr>
          <w:lang w:val="en-US"/>
        </w:rPr>
        <w:t xml:space="preserve">chambers which are frequently discussed </w:t>
      </w:r>
      <w:r w:rsidR="00177F43" w:rsidRPr="00177F43">
        <w:rPr>
          <w:lang w:val="en-US"/>
        </w:rPr>
        <w:t>in</w:t>
      </w:r>
      <w:r w:rsidR="00684059" w:rsidRPr="00177F43">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77F43">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}</w:instrText>
          </w:r>
          <w:r w:rsidR="00684059" w:rsidRPr="00177F43">
            <w:rPr>
              <w:lang w:val="en-US"/>
            </w:rPr>
            <w:fldChar w:fldCharType="separate"/>
          </w:r>
          <w:r w:rsidR="003328F6">
            <w:rPr>
              <w:lang w:val="en-US"/>
            </w:rPr>
            <w:t>[83]</w:t>
          </w:r>
          <w:r w:rsidR="00684059" w:rsidRPr="00177F43">
            <w:rPr>
              <w:lang w:val="en-US"/>
            </w:rPr>
            <w:fldChar w:fldCharType="end"/>
          </w:r>
        </w:sdtContent>
      </w:sdt>
      <w:r w:rsidR="00B35D0C" w:rsidRPr="00177F43">
        <w:rPr>
          <w:lang w:val="en-US"/>
        </w:rPr>
        <w:t xml:space="preserve">. </w:t>
      </w:r>
      <w:r w:rsidR="00CF61EC" w:rsidRPr="00177F43">
        <w:rPr>
          <w:lang w:val="en-US"/>
        </w:rPr>
        <w:t>O</w:t>
      </w:r>
      <w:r w:rsidR="00D5483F" w:rsidRPr="00177F43">
        <w:rPr>
          <w:lang w:val="en-US"/>
        </w:rPr>
        <w:t>ne may argue that this is not problem</w:t>
      </w:r>
      <w:r w:rsidR="008B5242" w:rsidRPr="00177F43">
        <w:rPr>
          <w:lang w:val="en-US"/>
        </w:rPr>
        <w:t>atic</w:t>
      </w:r>
      <w:r w:rsidR="00D5483F">
        <w:rPr>
          <w:lang w:val="en-US"/>
        </w:rPr>
        <w:t>, because the different disciplines simply have different interests and readerships.</w:t>
      </w:r>
      <w:r w:rsidR="00CF61EC">
        <w:rPr>
          <w:lang w:val="en-US"/>
        </w:rPr>
        <w:t xml:space="preserve"> However, some intriguing commonalities and</w:t>
      </w:r>
      <w:r w:rsidR="00810C4D">
        <w:rPr>
          <w:lang w:val="en-US"/>
        </w:rPr>
        <w:t xml:space="preserve"> systematic</w:t>
      </w:r>
      <w:r w:rsidR="00CF61EC">
        <w:rPr>
          <w:lang w:val="en-US"/>
        </w:rPr>
        <w:t xml:space="preserve"> patterns only emerge when pooling evidence from all available angles. For example, across synthetic, pathological and acoustically manipulated voices</w:t>
      </w:r>
      <w:r w:rsidR="00353624">
        <w:rPr>
          <w:lang w:val="en-US"/>
        </w:rPr>
        <w:t>,</w:t>
      </w:r>
      <w:r w:rsidR="00CF61EC">
        <w:rPr>
          <w:lang w:val="en-US"/>
        </w:rPr>
        <w:t xml:space="preserve"> </w:t>
      </w:r>
      <w:r w:rsidR="00BD0FF9">
        <w:rPr>
          <w:lang w:val="en-US"/>
        </w:rPr>
        <w:t xml:space="preserve">converging evidence emerges </w:t>
      </w:r>
      <w:r w:rsidR="00CF61EC">
        <w:rPr>
          <w:lang w:val="en-US"/>
        </w:rPr>
        <w:t xml:space="preserve">for a strong effect of </w:t>
      </w:r>
      <w:r w:rsidR="00810C4D">
        <w:rPr>
          <w:lang w:val="en-US"/>
        </w:rPr>
        <w:t>pitch</w:t>
      </w:r>
      <w:r w:rsidR="00CF61EC">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IsIlJhbmdlTGVuZ3RoIjoy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NCwiUmFuZ2VMZW5ndGgiOjQ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DctMjFUMjA6NDA6MjY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TGVuZ3RoIjoy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}</w:instrText>
          </w:r>
          <w:r w:rsidR="00AE3B4C">
            <w:rPr>
              <w:lang w:val="en-US"/>
            </w:rPr>
            <w:fldChar w:fldCharType="separate"/>
          </w:r>
          <w:r w:rsidR="003328F6">
            <w:rPr>
              <w:lang w:val="en-US"/>
            </w:rPr>
            <w:t>[3,9,65]</w:t>
          </w:r>
          <w:r w:rsidR="00AE3B4C">
            <w:rPr>
              <w:lang w:val="en-US"/>
            </w:rPr>
            <w:fldChar w:fldCharType="end"/>
          </w:r>
        </w:sdtContent>
      </w:sdt>
      <w:r w:rsidR="00CF61EC">
        <w:rPr>
          <w:lang w:val="en-US"/>
        </w:rPr>
        <w:t>. Further</w:t>
      </w:r>
      <w:r w:rsidR="00EB3DF4">
        <w:rPr>
          <w:lang w:val="en-US"/>
        </w:rPr>
        <w:t xml:space="preserve">, </w:t>
      </w:r>
      <w:r w:rsidR="00CF61EC">
        <w:rPr>
          <w:lang w:val="en-US"/>
        </w:rPr>
        <w:t xml:space="preserve">while </w:t>
      </w:r>
      <w:r w:rsidR="00041975">
        <w:rPr>
          <w:lang w:val="en-US"/>
        </w:rPr>
        <w:t>several studies failed to find an uncanny valley effect for synthetic voices</w:t>
      </w:r>
      <w:r w:rsidR="0073364D">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A3LTIxVDIwOjQwOjI2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wNy0yMVQyMDo0MDoyNi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1OTM3MzI8L24+XHJcbiAgPGluPnRydWU8L2luPlxyXG4gIDxvcz41OTM3MzI8L29zPlxyXG4gIDxwcz41OTM3MzI8L3BzPlxyXG48L3NwPlxyXG48b3M+NTkzNzMyPC9vcz4iLCJQZXJpb2RpY2FsIjp7IiRpZCI6IjM1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A3LTIxVDIwOjQwOjI2IiwiUHJvamVjdCI6eyIkcmVmIjoiNSJ9fSwiVXNlTnVtYmVyaW5nVHlwZU9mUGFyZW50RG9jdW1lbnQiOmZhbHNlfV0sIkZvcm1hdHRlZFRleHQiOnsiJGlkIjoiMzYiLCJDb3VudCI6MSwiVGV4dFVuaXRzIjpbeyIkaWQiOiIzNyIsIkZvbnRTdHlsZSI6eyIkaWQiOiIzOCIsIk5ldXRyYWwiOnRydWV9LCJSZWFkaW5nT3JkZXIiOjEsIlRleHQiOiJbNDIsNzFdIn1dfSwiVGFnIjoiQ2l0YXZpUGxhY2Vob2xkZXIjMWM0NDI3YmItOGJiOS00NjY5LThkMzQtMGVjMGExMjZkNjE0IiwiVGV4dCI6Ils0Miw3MV0iLCJXQUlWZXJzaW9uIjoiNi4xMS4wLjAifQ==}</w:instrText>
          </w:r>
          <w:r w:rsidR="00684059">
            <w:rPr>
              <w:lang w:val="en-US"/>
            </w:rPr>
            <w:fldChar w:fldCharType="separate"/>
          </w:r>
          <w:r w:rsidR="003328F6">
            <w:rPr>
              <w:lang w:val="en-US"/>
            </w:rPr>
            <w:t>[42,71]</w:t>
          </w:r>
          <w:r w:rsidR="00684059">
            <w:rPr>
              <w:lang w:val="en-US"/>
            </w:rPr>
            <w:fldChar w:fldCharType="end"/>
          </w:r>
        </w:sdtContent>
      </w:sdt>
      <w:r w:rsidR="00041975">
        <w:rPr>
          <w:lang w:val="en-US"/>
        </w:rPr>
        <w:t>, a recent study suggest it might exist for pathological ones</w:t>
      </w:r>
      <w:r w:rsidR="005E0F61">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Pr>
              <w:lang w:val="en-US"/>
            </w:rPr>
            <w:fldChar w:fldCharType="begin"/>
          </w:r>
          <w:r w:rsidR="0065498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wNy0yMVQyMDo0MDoyNiIsIlByb2plY3QiOnsiJHJlZiI6IjUifX0sIlVzZU51bWJlcmluZ1R5cGVPZlBhcmVudERvY3VtZW50IjpmYWxzZX1dLCJGb3JtYXR0ZWRUZXh0Ijp7IiRpZCI6IjExIiwiQ291bnQiOjEsIlRleHRVbml0cyI6W3siJGlkIjoiMTIiLCJGb250U3R5bGUiOnsiJGlkIjoiMTMiLCJOZXV0cmFsIjp0cnVlfSwiUmVhZGluZ09yZGVyIjoxLCJUZXh0IjoiWzE3XSJ9XX0sIlRhZyI6IkNpdGF2aVBsYWNlaG9sZGVyIzNmNDdlYmVlLTk0NzgtNDAzNi04ZTkxLWViNDBmYzAzMDYxNyIsIlRleHQiOiJbMTddIiwiV0FJVmVyc2lvbiI6IjYuMTEuMC4wIn0=}</w:instrText>
          </w:r>
          <w:r w:rsidR="005E0F61">
            <w:rPr>
              <w:lang w:val="en-US"/>
            </w:rPr>
            <w:fldChar w:fldCharType="separate"/>
          </w:r>
          <w:r w:rsidR="0065498F">
            <w:rPr>
              <w:lang w:val="en-US"/>
            </w:rPr>
            <w:t>[17]</w:t>
          </w:r>
          <w:r w:rsidR="005E0F61">
            <w:rPr>
              <w:lang w:val="en-US"/>
            </w:rPr>
            <w:fldChar w:fldCharType="end"/>
          </w:r>
        </w:sdtContent>
      </w:sdt>
      <w:r w:rsidR="00041975">
        <w:rPr>
          <w:lang w:val="en-US"/>
        </w:rPr>
        <w:t xml:space="preserve">. </w:t>
      </w:r>
      <w:r w:rsidR="008B5242">
        <w:rPr>
          <w:lang w:val="en-US"/>
        </w:rPr>
        <w:t>In fact</w:t>
      </w:r>
      <w:r w:rsidR="00041975">
        <w:rPr>
          <w:lang w:val="en-US"/>
        </w:rPr>
        <w:t>, we argue that th</w:t>
      </w:r>
      <w:r w:rsidR="00810C4D">
        <w:rPr>
          <w:lang w:val="en-US"/>
        </w:rPr>
        <w:t>e</w:t>
      </w:r>
      <w:r w:rsidR="00041975">
        <w:rPr>
          <w:lang w:val="en-US"/>
        </w:rPr>
        <w:t xml:space="preserve"> </w:t>
      </w:r>
      <w:r w:rsidR="00810C4D">
        <w:rPr>
          <w:lang w:val="en-US"/>
        </w:rPr>
        <w:t xml:space="preserve">lacking exchange between research fields has not only precluded relevant </w:t>
      </w:r>
      <w:r w:rsidR="00791859">
        <w:rPr>
          <w:lang w:val="en-US"/>
        </w:rPr>
        <w:t>insights but</w:t>
      </w:r>
      <w:r w:rsidR="00810C4D">
        <w:rPr>
          <w:lang w:val="en-US"/>
        </w:rPr>
        <w:t xml:space="preserve"> has impeded the visibility and </w:t>
      </w:r>
      <w:r w:rsidR="000C2393">
        <w:rPr>
          <w:lang w:val="en-US"/>
        </w:rPr>
        <w:t>impact</w:t>
      </w:r>
      <w:r w:rsidR="00810C4D">
        <w:rPr>
          <w:lang w:val="en-US"/>
        </w:rPr>
        <w:t xml:space="preserve"> of voice naturalness </w:t>
      </w:r>
      <w:proofErr w:type="gramStart"/>
      <w:r w:rsidR="00810C4D">
        <w:rPr>
          <w:lang w:val="en-US"/>
        </w:rPr>
        <w:t>research as a whole</w:t>
      </w:r>
      <w:proofErr w:type="gramEnd"/>
      <w:r w:rsidR="00810C4D">
        <w:rPr>
          <w:lang w:val="en-US"/>
        </w:rPr>
        <w:t xml:space="preserve">. </w:t>
      </w:r>
    </w:p>
    <w:p w14:paraId="7B07A593" w14:textId="5D314F36" w:rsidR="00A017E1" w:rsidRDefault="00A017E1" w:rsidP="00A017E1">
      <w:pPr>
        <w:pStyle w:val="berschrift2"/>
        <w:numPr>
          <w:ilvl w:val="1"/>
          <w:numId w:val="7"/>
        </w:numPr>
        <w:rPr>
          <w:lang w:val="en-US"/>
        </w:rPr>
      </w:pPr>
      <w:bookmarkStart w:id="20" w:name="_Toc160791730"/>
      <w:r>
        <w:rPr>
          <w:lang w:val="en-US"/>
        </w:rPr>
        <w:t>Insufficient anchoring in voice perception theory (</w:t>
      </w:r>
      <w:r w:rsidR="0058483B">
        <w:rPr>
          <w:lang w:val="en-US"/>
        </w:rPr>
        <w:t>15</w:t>
      </w:r>
      <w:r>
        <w:rPr>
          <w:lang w:val="en-US"/>
        </w:rPr>
        <w:t>0)</w:t>
      </w:r>
      <w:bookmarkEnd w:id="20"/>
    </w:p>
    <w:p w14:paraId="20403166" w14:textId="5B0047AF" w:rsidR="00A017E1" w:rsidRDefault="00A017E1" w:rsidP="007F138B">
      <w:pPr>
        <w:rPr>
          <w:lang w:val="en-US"/>
        </w:rPr>
      </w:pPr>
    </w:p>
    <w:p w14:paraId="05E0D106" w14:textId="305CCCA6" w:rsidR="007F138B" w:rsidRPr="00A0435C" w:rsidRDefault="007F138B" w:rsidP="00A0435C">
      <w:pPr>
        <w:rPr>
          <w:lang w:val="en-US"/>
        </w:rPr>
      </w:pPr>
      <w:proofErr w:type="gramStart"/>
      <w:r>
        <w:rPr>
          <w:lang w:val="en-US"/>
        </w:rPr>
        <w:t>The majority of</w:t>
      </w:r>
      <w:proofErr w:type="gramEnd"/>
      <w:r>
        <w:rPr>
          <w:lang w:val="en-US"/>
        </w:rPr>
        <w:t xml:space="preserve"> naturalness research comes from applied fields, aiming to optimize artificial agents </w:t>
      </w:r>
      <w:r w:rsidR="008B5242">
        <w:rPr>
          <w:lang w:val="en-US"/>
        </w:rPr>
        <w:t xml:space="preserve">and </w:t>
      </w:r>
      <w:r>
        <w:rPr>
          <w:lang w:val="en-US"/>
        </w:rPr>
        <w:t xml:space="preserve">improving the quality of life in patients with voice disorders. These findings equip us with valuable </w:t>
      </w:r>
      <w:r w:rsidR="00A0435C">
        <w:rPr>
          <w:lang w:val="en-US"/>
        </w:rPr>
        <w:t xml:space="preserve">practical knowledge, but they are insufficiently anchored in voice perception theory. As an </w:t>
      </w:r>
      <w:r w:rsidR="00A0435C">
        <w:rPr>
          <w:lang w:val="en-US"/>
        </w:rPr>
        <w:lastRenderedPageBreak/>
        <w:t>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This leaves us with an intriguing divergence between increasing applied knowledge in rapidly developing branches (especially synthetic voices) on the one hand, </w:t>
      </w:r>
      <w:r w:rsidR="00A7608F">
        <w:rPr>
          <w:lang w:val="en-US"/>
        </w:rPr>
        <w:t>but</w:t>
      </w:r>
      <w:r w:rsidR="00A0435C">
        <w:rPr>
          <w:lang w:val="en-US"/>
        </w:rPr>
        <w:t xml:space="preserve"> a simultaneous lack of understanding </w:t>
      </w:r>
      <w:r w:rsidR="00BD0FF9">
        <w:rPr>
          <w:lang w:val="en-US"/>
        </w:rPr>
        <w:t>of</w:t>
      </w:r>
      <w:r w:rsidR="00A0435C">
        <w:rPr>
          <w:lang w:val="en-US"/>
        </w:rPr>
        <w:t xml:space="preserve"> basic mechanisms on the other. </w:t>
      </w:r>
      <w:r w:rsidR="00BD0FF9">
        <w:rPr>
          <w:lang w:val="en-US"/>
        </w:rPr>
        <w:t>T</w:t>
      </w:r>
      <w:r w:rsidR="0098210D">
        <w:rPr>
          <w:lang w:val="en-US"/>
        </w:rPr>
        <w:t xml:space="preserve">o fully understand how naturalness affects our perception and response to voices, this void needs to be filled. </w:t>
      </w:r>
    </w:p>
    <w:p w14:paraId="61D6F19C" w14:textId="353FC2BC" w:rsidR="00A017E1" w:rsidRPr="00084405" w:rsidRDefault="00BD0FF9" w:rsidP="00A017E1">
      <w:pPr>
        <w:pStyle w:val="berschrift1"/>
        <w:numPr>
          <w:ilvl w:val="0"/>
          <w:numId w:val="7"/>
        </w:numPr>
        <w:rPr>
          <w:i/>
          <w:iCs/>
          <w:lang w:val="en-US"/>
        </w:rPr>
      </w:pPr>
      <w:bookmarkStart w:id="21" w:name="_Toc160791731"/>
      <w:r w:rsidRPr="00BD0FF9">
        <w:rPr>
          <w:lang w:val="en-US"/>
        </w:rPr>
        <w:t xml:space="preserve">Toward a concise </w:t>
      </w:r>
      <w:r w:rsidR="00A017E1" w:rsidRPr="00A017E1">
        <w:rPr>
          <w:lang w:val="en-US"/>
        </w:rPr>
        <w:t xml:space="preserve">framework for </w:t>
      </w:r>
      <w:r w:rsidR="00D114BD">
        <w:rPr>
          <w:lang w:val="en-US"/>
        </w:rPr>
        <w:t xml:space="preserve">voice </w:t>
      </w:r>
      <w:r w:rsidR="00A017E1" w:rsidRPr="00A017E1">
        <w:rPr>
          <w:lang w:val="en-US"/>
        </w:rPr>
        <w:t>naturalness (</w:t>
      </w:r>
      <w:r w:rsidR="00831DF3">
        <w:rPr>
          <w:lang w:val="en-US"/>
        </w:rPr>
        <w:t>9</w:t>
      </w:r>
      <w:r w:rsidR="00A017E1" w:rsidRPr="00A017E1">
        <w:rPr>
          <w:lang w:val="en-US"/>
        </w:rPr>
        <w:t>00</w:t>
      </w:r>
      <w:r w:rsidR="00A017E1" w:rsidRPr="00084405">
        <w:rPr>
          <w:i/>
          <w:iCs/>
          <w:lang w:val="en-US"/>
        </w:rPr>
        <w:t>)</w:t>
      </w:r>
      <w:bookmarkEnd w:id="21"/>
    </w:p>
    <w:p w14:paraId="72F7030A" w14:textId="77777777" w:rsidR="008B5242" w:rsidRPr="00084405" w:rsidRDefault="008B5242" w:rsidP="00A017E1">
      <w:pPr>
        <w:rPr>
          <w:i/>
          <w:iCs/>
          <w:lang w:val="en-US"/>
        </w:rPr>
      </w:pPr>
    </w:p>
    <w:p w14:paraId="6D8DDD4D" w14:textId="529367D3" w:rsidR="00D114BD" w:rsidRDefault="00BD0FF9" w:rsidP="00A017E1">
      <w:pPr>
        <w:rPr>
          <w:lang w:val="en-US"/>
        </w:rPr>
      </w:pPr>
      <w:r>
        <w:rPr>
          <w:lang w:val="en-US"/>
        </w:rPr>
        <w:t>After identifying key problems</w:t>
      </w:r>
      <w:r w:rsidR="00D114BD">
        <w:rPr>
          <w:lang w:val="en-US"/>
        </w:rPr>
        <w:t xml:space="preserve"> that impede a systematic understanding of naturalness in voices</w:t>
      </w:r>
      <w:r w:rsidR="00701727">
        <w:rPr>
          <w:lang w:val="en-US"/>
        </w:rPr>
        <w:t>, we</w:t>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5498A6C4" w14:textId="77777777" w:rsidR="00BF321F" w:rsidRDefault="00BF321F" w:rsidP="00BF321F">
      <w:pPr>
        <w:pStyle w:val="berschrift2"/>
        <w:numPr>
          <w:ilvl w:val="1"/>
          <w:numId w:val="7"/>
        </w:numPr>
      </w:pPr>
      <w:bookmarkStart w:id="22" w:name="_Toc160791732"/>
      <w:proofErr w:type="spellStart"/>
      <w:r>
        <w:t>Definitions</w:t>
      </w:r>
      <w:proofErr w:type="spellEnd"/>
      <w:r>
        <w:t xml:space="preserve"> </w:t>
      </w:r>
      <w:proofErr w:type="spellStart"/>
      <w:r>
        <w:t>of</w:t>
      </w:r>
      <w:proofErr w:type="spellEnd"/>
      <w:r>
        <w:t xml:space="preserve"> </w:t>
      </w:r>
      <w:proofErr w:type="spellStart"/>
      <w:r>
        <w:t>naturalness</w:t>
      </w:r>
      <w:proofErr w:type="spellEnd"/>
      <w:r>
        <w:t xml:space="preserve"> (500)</w:t>
      </w:r>
      <w:bookmarkEnd w:id="22"/>
    </w:p>
    <w:p w14:paraId="3B9985E4" w14:textId="77777777" w:rsidR="00BF321F" w:rsidRDefault="00BF321F" w:rsidP="00A017E1">
      <w:pPr>
        <w:rPr>
          <w:lang w:val="en-US"/>
        </w:rPr>
      </w:pPr>
    </w:p>
    <w:p w14:paraId="3FBCC4BB" w14:textId="335E5925" w:rsidR="00D207F0" w:rsidRDefault="00D207F0" w:rsidP="00A017E1">
      <w:pPr>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based naturalness</w:t>
      </w:r>
      <w:r w:rsidR="00791859">
        <w:rPr>
          <w:b/>
          <w:bCs/>
          <w:lang w:val="en-US"/>
        </w:rPr>
        <w:t xml:space="preserve"> (</w:t>
      </w:r>
      <w:r w:rsidR="00791859" w:rsidRPr="00791859">
        <w:rPr>
          <w:color w:val="C00000"/>
          <w:lang w:val="en-US"/>
        </w:rPr>
        <w:t xml:space="preserve">Fig </w:t>
      </w:r>
      <w:r w:rsidR="00177F43">
        <w:rPr>
          <w:color w:val="C00000"/>
          <w:lang w:val="en-US"/>
        </w:rPr>
        <w:t xml:space="preserve">2 </w:t>
      </w:r>
      <w:proofErr w:type="spellStart"/>
      <w:r w:rsidR="00177F43">
        <w:rPr>
          <w:color w:val="C00000"/>
          <w:lang w:val="en-US"/>
        </w:rPr>
        <w:t>ToDo</w:t>
      </w:r>
      <w:proofErr w:type="spellEnd"/>
      <w:r w:rsidR="00791859">
        <w:rPr>
          <w:b/>
          <w:bCs/>
          <w:lang w:val="en-US"/>
        </w:rPr>
        <w:t>)</w:t>
      </w:r>
      <w:r>
        <w:rPr>
          <w:lang w:val="en-US"/>
        </w:rPr>
        <w:t xml:space="preserve">. In </w:t>
      </w:r>
      <w:r w:rsidRPr="001463E1">
        <w:rPr>
          <w:b/>
          <w:bCs/>
          <w:lang w:val="en-US"/>
        </w:rPr>
        <w:t>deviation-based naturalness</w:t>
      </w:r>
      <w:r>
        <w:rPr>
          <w:lang w:val="en-US"/>
        </w:rPr>
        <w:t xml:space="preserve">, naturalness is defined as the deviation from a reference that repres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1463E1">
        <w:rPr>
          <w:b/>
          <w:bCs/>
          <w:lang w:val="en-US"/>
        </w:rPr>
        <w:t>reference</w:t>
      </w:r>
      <w:r>
        <w:rPr>
          <w:lang w:val="en-US"/>
        </w:rPr>
        <w:t xml:space="preserve"> representing maximum naturalness</w:t>
      </w:r>
      <w:r w:rsidR="00E659E4">
        <w:rPr>
          <w:lang w:val="en-US"/>
        </w:rPr>
        <w:t>,</w:t>
      </w:r>
      <w:r>
        <w:rPr>
          <w:lang w:val="en-US"/>
        </w:rPr>
        <w:t xml:space="preserve"> and the </w:t>
      </w:r>
      <w:r w:rsidRPr="001463E1">
        <w:rPr>
          <w:b/>
          <w:b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}</w:instrText>
          </w:r>
          <w:r w:rsidR="00177F43">
            <w:rPr>
              <w:lang w:val="en-US"/>
            </w:rPr>
            <w:fldChar w:fldCharType="separate"/>
          </w:r>
          <w:r w:rsidR="003328F6">
            <w:rPr>
              <w:lang w:val="en-US"/>
            </w:rPr>
            <w:t>[85]</w:t>
          </w:r>
          <w:r w:rsidR="00177F43">
            <w:rPr>
              <w:lang w:val="en-US"/>
            </w:rPr>
            <w:fldChar w:fldCharType="end"/>
          </w:r>
        </w:sdtContent>
      </w:sdt>
      <w:r>
        <w:rPr>
          <w:lang w:val="en-US"/>
        </w:rPr>
        <w:t>). However, in many studies, raters are instructed to use an inner implicit reference which is based on their experience and expectations</w:t>
      </w:r>
      <w:r w:rsidR="001C3A8E">
        <w:rPr>
          <w:lang w:val="en-US"/>
        </w:rPr>
        <w:t>, e.g. whether “</w:t>
      </w:r>
      <w:r w:rsidR="001C3A8E" w:rsidRPr="001C3A8E">
        <w:rPr>
          <w:i/>
          <w:lang w:val="en-US"/>
        </w:rPr>
        <w:t xml:space="preserve">the </w:t>
      </w:r>
      <w:r w:rsidR="001C3A8E" w:rsidRPr="002E1408">
        <w:rPr>
          <w:i/>
          <w:lang w:val="en-US"/>
        </w:rPr>
        <w:t xml:space="preserve">voice stimulus </w:t>
      </w:r>
      <w:r w:rsidR="001C3A8E">
        <w:rPr>
          <w:i/>
          <w:lang w:val="en-US"/>
        </w:rPr>
        <w:t xml:space="preserve">is </w:t>
      </w:r>
      <w:r w:rsidR="001C3A8E" w:rsidRPr="002E1408">
        <w:rPr>
          <w:i/>
          <w:lang w:val="en-US"/>
        </w:rPr>
        <w:t>perceived as a plausible outcome of the human speech production system</w:t>
      </w:r>
      <w:r w:rsidR="001C3A8E" w:rsidRPr="002E1408">
        <w:rPr>
          <w:lang w:val="en-US"/>
        </w:rPr>
        <w:t xml:space="preserve">“ </w:t>
      </w:r>
      <w:sdt>
        <w:sdtPr>
          <w:rPr>
            <w:lang w:val="en-US"/>
          </w:rPr>
          <w:alias w:val="To edit, see citavi.com/edit"/>
          <w:tag w:val="CitaviPlaceholder#7ce98970-af5d-4963-a2cf-8b5778647d27"/>
          <w:id w:val="-1739784881"/>
          <w:placeholder>
            <w:docPart w:val="DefaultPlaceholder_-1854013440"/>
          </w:placeholder>
        </w:sdtPr>
        <w:sdtContent>
          <w:r w:rsidR="001C3A8E">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ZGQ2LTQxNjEtNDZlZi04N2RjLTJkM2Q0OTYwZWU0OC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A3LTIxVDIwOjQwOjI2IiwiUHJvamVjdCI6eyIkcmVmIjoiNSJ9fSwiVXNlTnVtYmVyaW5nVHlwZU9mUGFyZW50RG9jdW1lbnQiOmZhbHNlfV0sIkZvcm1hdHRlZFRleHQiOnsiJGlkIjoiMTYiLCJDb3VudCI6MSwiVGV4dFVuaXRzIjpbeyIkaWQiOiIxNyIsIkZvbnRTdHlsZSI6eyIkaWQiOiIxOCIsIk5ldXRyYWwiOnRydWV9LCJSZWFkaW5nT3JkZXIiOjEsIlRleHQiOiJbNjVdIn1dfSwiVGFnIjoiQ2l0YXZpUGxhY2Vob2xkZXIjN2NlOTg5NzAtYWY1ZC00OTYzLWEyY2YtOGI1Nzc4NjQ3ZDI3IiwiVGV4dCI6Ils2NV0iLCJXQUlWZXJzaW9uIjoiNi4xMS4wLjAifQ==}</w:instrText>
          </w:r>
          <w:r w:rsidR="001C3A8E">
            <w:rPr>
              <w:lang w:val="en-US"/>
            </w:rPr>
            <w:fldChar w:fldCharType="separate"/>
          </w:r>
          <w:r w:rsidR="003328F6">
            <w:rPr>
              <w:lang w:val="en-US"/>
            </w:rPr>
            <w:t>[65]</w:t>
          </w:r>
          <w:r w:rsidR="001C3A8E">
            <w:rPr>
              <w:lang w:val="en-US"/>
            </w:rPr>
            <w:fldChar w:fldCharType="end"/>
          </w:r>
        </w:sdtContent>
      </w:sdt>
      <w:r w:rsidR="00791859">
        <w:rPr>
          <w:lang w:val="en-US"/>
        </w:rPr>
        <w:t>.</w:t>
      </w:r>
      <w:r w:rsidR="00177F43">
        <w:rPr>
          <w:lang w:val="en-US"/>
        </w:rPr>
        <w:t xml:space="preserve"> </w:t>
      </w:r>
      <w:r w:rsidR="00791859">
        <w:rPr>
          <w:lang w:val="en-US"/>
        </w:rPr>
        <w:t xml:space="preserve">The type of deviation </w:t>
      </w:r>
      <w:r w:rsidR="002D3EB3">
        <w:rPr>
          <w:lang w:val="en-US"/>
        </w:rPr>
        <w:t xml:space="preserve">is specified through the vocal material. It </w:t>
      </w:r>
      <w:r w:rsidR="00791859">
        <w:rPr>
          <w:lang w:val="en-US"/>
        </w:rPr>
        <w:t xml:space="preserve">can virtually cover all acoustic features, ranging from specific manipulations (e.g.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DctMjFUMjA6NDA6MjY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hbmdlTGVuZ3RoIjozLCJSZWZlcmVuY2VJZCI6IjIyYWU4MjUyLWVhZWYtNDJlYy1hN2JiLTFjYzgxN2JkY2JiNy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jEvMS41MDQ5NTEwIiwiVXJpU3RyaW5nIjoiaHR0cHM6Ly9kb2kub3JnLzEwLjExMjEvMS41MDQ5NTEw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A4MC9hYWMuMTguMS4xMS4xOSIsIlVyaVN0cmluZyI6Imh0dHBzOi8vZG9pLm9yZy8xMC4xMDgwL2FhYy4xOC4xLjExLjE5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}</w:instrText>
          </w:r>
          <w:r w:rsidR="001C3A8E">
            <w:rPr>
              <w:lang w:val="en-US"/>
            </w:rPr>
            <w:fldChar w:fldCharType="separate"/>
          </w:r>
          <w:r w:rsidR="003328F6">
            <w:rPr>
              <w:lang w:val="en-US"/>
            </w:rPr>
            <w:t>[60,67,68]</w:t>
          </w:r>
          <w:r w:rsidR="001C3A8E">
            <w:rPr>
              <w:lang w:val="en-US"/>
            </w:rPr>
            <w:fldChar w:fldCharType="end"/>
          </w:r>
        </w:sdtContent>
      </w:sdt>
      <w:r w:rsidR="00791859">
        <w:rPr>
          <w:lang w:val="en-US"/>
        </w:rPr>
        <w:t>) to complex multivariate vocal patterns (e.g.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A3LTIxVDIwOjQwOjI2IiwiUHJvamVjdCI6eyIkcmVmIjoiNSJ9fSwiVXNlTnVtYmVyaW5nVHlwZU9mUGFyZW50RG9jdW1lbnQiOmZhbHNlfV0sIkZvcm1hdHRlZFRleHQiOnsiJGlkIjoiMTEiLCJDb3VudCI6MSwiVGV4dFVuaXRzIjpbeyIkaWQiOiIxMiIsIkZvbnRTdHlsZSI6eyIkaWQiOiIxMyIsIk5ldXRyYWwiOnRydWV9LCJSZWFkaW5nT3JkZXIiOjEsIlRleHQiOiJbNTRdIn1dfSwiVGFnIjoiQ2l0YXZpUGxhY2Vob2xkZXIjZDlhNDcwOGMtM2FjNi00NWYwLTk3YWUtNWZhYTVhZDE5MDk0IiwiVGV4dCI6Ils1NF0iLCJXQUlWZXJzaW9uIjoiNi4xMS4wLjAifQ==}</w:instrText>
          </w:r>
          <w:r w:rsidR="001C3A8E">
            <w:rPr>
              <w:lang w:val="en-US"/>
            </w:rPr>
            <w:fldChar w:fldCharType="separate"/>
          </w:r>
          <w:r w:rsidR="003328F6">
            <w:rPr>
              <w:lang w:val="en-US"/>
            </w:rPr>
            <w:t>[54]</w:t>
          </w:r>
          <w:r w:rsidR="001C3A8E">
            <w:rPr>
              <w:lang w:val="en-US"/>
            </w:rPr>
            <w:fldChar w:fldCharType="end"/>
          </w:r>
        </w:sdtContent>
      </w:sdt>
      <w:r w:rsidR="00791859">
        <w:rPr>
          <w:lang w:val="en-US"/>
        </w:rPr>
        <w:t xml:space="preserve">). </w:t>
      </w:r>
    </w:p>
    <w:p w14:paraId="7291897C" w14:textId="7C2D1915" w:rsidR="001463E1" w:rsidRDefault="00095C1C" w:rsidP="00A017E1">
      <w:pPr>
        <w:rPr>
          <w:color w:val="C00000"/>
          <w:lang w:val="en-US"/>
        </w:rPr>
      </w:pPr>
      <w:r w:rsidRPr="001463E1">
        <w:rPr>
          <w:b/>
          <w:bCs/>
          <w:lang w:val="en-US"/>
        </w:rPr>
        <w:t>Human-likeness</w:t>
      </w:r>
      <w:r w:rsidR="001463E1" w:rsidRPr="001463E1">
        <w:rPr>
          <w:b/>
          <w:bCs/>
          <w:lang w:val="en-US"/>
        </w:rPr>
        <w:t>-</w:t>
      </w:r>
      <w:r w:rsidRPr="001463E1">
        <w:rPr>
          <w:b/>
          <w:b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An instruction for raters could be “Does this voice sound like a real human speaker?”</w:t>
      </w:r>
      <w:r w:rsidR="001463E1">
        <w:rPr>
          <w:lang w:val="en-US"/>
        </w:rPr>
        <w:t xml:space="preserve"> or “How human-like does the voice sound to you?”</w:t>
      </w:r>
      <w:r w:rsidR="007A78EF">
        <w:rPr>
          <w:lang w:val="en-US"/>
        </w:rPr>
        <w:t xml:space="preserve"> </w:t>
      </w:r>
      <w:r>
        <w:rPr>
          <w:lang w:val="en-US"/>
        </w:rPr>
        <w:t xml:space="preserve">Compared to the deviation-based definition, it comes with an important additional assumption: 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based naturalness can be 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5BCB78F4" w14:textId="035D884A" w:rsidR="009E2AB9" w:rsidRPr="000468FB" w:rsidRDefault="00603E19" w:rsidP="00A017E1">
      <w:pPr>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with its underlying assumptions. With future research </w:t>
      </w:r>
      <w:r w:rsidR="00701727">
        <w:rPr>
          <w:lang w:val="en-US"/>
        </w:rPr>
        <w:t>committed to</w:t>
      </w:r>
      <w:r>
        <w:rPr>
          <w:lang w:val="en-US"/>
        </w:rPr>
        <w:t xml:space="preserve"> one conceptual framework, systematic integration and comparison of findings could be greatly facilitated. In fact, b</w:t>
      </w:r>
      <w:r w:rsidR="00265AEB">
        <w:rPr>
          <w:lang w:val="en-US"/>
        </w:rPr>
        <w:t xml:space="preserve">oth conceptualizations </w:t>
      </w:r>
      <w:r w:rsidR="00E659E4">
        <w:rPr>
          <w:lang w:val="en-US"/>
        </w:rPr>
        <w:t xml:space="preserve">seem </w:t>
      </w:r>
      <w:r>
        <w:rPr>
          <w:lang w:val="en-US"/>
        </w:rPr>
        <w:t>already</w:t>
      </w:r>
      <w:r w:rsidR="00265AEB">
        <w:rPr>
          <w:lang w:val="en-US"/>
        </w:rPr>
        <w:t xml:space="preserve"> </w:t>
      </w:r>
      <w:r w:rsidR="007B38EC">
        <w:rPr>
          <w:lang w:val="en-US"/>
        </w:rPr>
        <w:t>prevalent</w:t>
      </w:r>
      <w:r w:rsidR="00265AEB">
        <w:rPr>
          <w:lang w:val="en-US"/>
        </w:rPr>
        <w:t xml:space="preserve">, </w:t>
      </w:r>
      <w:r w:rsidR="004867E0">
        <w:rPr>
          <w:lang w:val="en-US"/>
        </w:rPr>
        <w:t>but</w:t>
      </w:r>
      <w:r w:rsidR="00265AEB">
        <w:rPr>
          <w:lang w:val="en-US"/>
        </w:rPr>
        <w:t xml:space="preserve"> often </w:t>
      </w:r>
      <w:r w:rsidR="00E659E4">
        <w:rPr>
          <w:lang w:val="en-US"/>
        </w:rPr>
        <w:t xml:space="preserve">remain </w:t>
      </w:r>
      <w:r w:rsidR="00265AEB">
        <w:rPr>
          <w:lang w:val="en-US"/>
        </w:rPr>
        <w:t xml:space="preserve">implicit through certain design </w:t>
      </w:r>
      <w:r>
        <w:rPr>
          <w:lang w:val="en-US"/>
        </w:rPr>
        <w:t>choices</w:t>
      </w:r>
      <w:r w:rsidR="00701727">
        <w:rPr>
          <w:lang w:val="en-US"/>
        </w:rPr>
        <w:t xml:space="preserve"> </w:t>
      </w:r>
      <w:r w:rsidR="00E659E4">
        <w:rPr>
          <w:lang w:val="en-US"/>
        </w:rPr>
        <w:t xml:space="preserve">only </w:t>
      </w:r>
      <w:r w:rsidR="00701727">
        <w:rPr>
          <w:lang w:val="en-US"/>
        </w:rPr>
        <w:t>(</w:t>
      </w:r>
      <w:r w:rsidR="00701727" w:rsidRPr="00D63816">
        <w:rPr>
          <w:lang w:val="en-US"/>
        </w:rPr>
        <w:t xml:space="preserve">see </w:t>
      </w:r>
      <w:r w:rsidR="00701727" w:rsidRPr="00D63816">
        <w:rPr>
          <w:b/>
          <w:bCs/>
          <w:lang w:val="en-US"/>
        </w:rPr>
        <w:t>Box 1</w:t>
      </w:r>
      <w:r w:rsidR="00701727">
        <w:rPr>
          <w:lang w:val="en-US"/>
        </w:rPr>
        <w:t>)</w:t>
      </w:r>
      <w:r w:rsidR="00265AEB">
        <w:rPr>
          <w:lang w:val="en-US"/>
        </w:rPr>
        <w:t xml:space="preserve">. For example, comparing human to synthetic voices </w:t>
      </w:r>
      <w:r w:rsidR="00E659E4">
        <w:rPr>
          <w:lang w:val="en-US"/>
        </w:rPr>
        <w:t xml:space="preserve">typically </w:t>
      </w:r>
      <w:r w:rsidR="00265AEB">
        <w:rPr>
          <w:lang w:val="en-US"/>
        </w:rPr>
        <w:t>implies human-likeness 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701727">
        <w:rPr>
          <w:lang w:val="en-US"/>
        </w:rPr>
        <w:t xml:space="preserve"> </w:t>
      </w:r>
      <w:sdt>
        <w:sdtPr>
          <w:rPr>
            <w:lang w:val="en-US"/>
          </w:rPr>
          <w:alias w:val="To edit, see citavi.com/edit"/>
          <w:tag w:val="CitaviPlaceholder#ded38f07-acf4-4b16-a37e-ce69c5b868ff"/>
          <w:id w:val="-1176951251"/>
          <w:placeholder>
            <w:docPart w:val="DefaultPlaceholder_-1854013440"/>
          </w:placeholder>
        </w:sdtPr>
        <w:sdtContent>
          <w:r w:rsidR="00701727">
            <w:rPr>
              <w:lang w:val="en-US"/>
            </w:rPr>
            <w:fldChar w:fldCharType="begin"/>
          </w:r>
          <w:r w:rsidR="0065498F">
            <w:rPr>
              <w:lang w:val="en-US"/>
            </w:rPr>
            <w:instrText>ADDIN CitaviPlaceholder{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yMTIwMy9ycy4zLnJzLTI3ODQwNjcvdjEiLCJVcmlTdHJpbmciOiJodHRwczovL2RvaS5vcmcvMTAuMjEyMDMvcnMuMy5ycy0yNzg0MDY3L3Y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}</w:instrText>
          </w:r>
          <w:r w:rsidR="00701727">
            <w:rPr>
              <w:lang w:val="en-US"/>
            </w:rPr>
            <w:fldChar w:fldCharType="separate"/>
          </w:r>
          <w:r w:rsidR="0065498F">
            <w:rPr>
              <w:lang w:val="en-US"/>
            </w:rPr>
            <w:t>16</w:t>
          </w:r>
          <w:r w:rsidR="00701727">
            <w:rPr>
              <w:lang w:val="en-US"/>
            </w:rPr>
            <w:fldChar w:fldCharType="end"/>
          </w:r>
        </w:sdtContent>
      </w:sdt>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65498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wNy0yMVQyMDo0MDoyNiIsIlByb2plY3QiOnsiJHJlZiI6IjUifX0sIlVzZU51bWJlcmluZ1R5cGVPZlBhcmVudERvY3VtZW50IjpmYWxzZX1dLCJGb3JtYXR0ZWRUZXh0Ijp7IiRpZCI6IjExIiwiQ291bnQiOjEsIlRleHRVbml0cyI6W3siJGlkIjoiMTIiLCJGb250U3R5bGUiOnsiJGlkIjoiMTMiLCJOZXV0cmFsIjp0cnVlfSwiUmVhZGluZ09yZGVyIjoxLCJUZXh0IjoiWzE3XSJ9XX0sIlRhZyI6IkNpdGF2aVBsYWNlaG9sZGVyIzZkODc1MzY5LTNjNzEtNGIxYy05OTgxLTU4MzJiMzJjOTM0NiIsIlRleHQiOiJbMTddIiwiV0FJVmVyc2lvbiI6IjYuMTEuMC4wIn0=}</w:instrText>
          </w:r>
          <w:r w:rsidR="005E0F61">
            <w:rPr>
              <w:lang w:val="en-US"/>
            </w:rPr>
            <w:fldChar w:fldCharType="separate"/>
          </w:r>
          <w:r w:rsidR="0065498F">
            <w:rPr>
              <w:lang w:val="en-US"/>
            </w:rPr>
            <w:t>[1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w:t>
      </w:r>
      <w:r w:rsidR="009E2AB9">
        <w:rPr>
          <w:lang w:val="en-US"/>
        </w:rPr>
        <w:lastRenderedPageBreak/>
        <w:t xml:space="preserve">resulted from “deviation from familiar categories” rather “categorical ambiguity”. </w:t>
      </w:r>
      <w:r w:rsidR="00D833D8" w:rsidRPr="00D833D8">
        <w:rPr>
          <w:lang w:val="en-US"/>
        </w:rPr>
        <w:t>This could reflect initial empirical observations in line with our proposed conceptual distinction</w:t>
      </w:r>
      <w:r w:rsidR="00D833D8">
        <w:rPr>
          <w:lang w:val="en-US"/>
        </w:rPr>
        <w:t>.</w:t>
      </w:r>
    </w:p>
    <w:p w14:paraId="5C04BBFF" w14:textId="3CAD18F4" w:rsidR="00A017E1" w:rsidRPr="00353624" w:rsidRDefault="00A017E1" w:rsidP="00A017E1">
      <w:pPr>
        <w:rPr>
          <w:lang w:val="en-US"/>
        </w:rPr>
      </w:pPr>
    </w:p>
    <w:p w14:paraId="25D0D87E" w14:textId="16A7DF1E" w:rsidR="00A017E1" w:rsidRPr="00FC1778" w:rsidRDefault="00BD0FF9" w:rsidP="00A017E1">
      <w:pPr>
        <w:pStyle w:val="berschrift2"/>
        <w:numPr>
          <w:ilvl w:val="1"/>
          <w:numId w:val="7"/>
        </w:numPr>
        <w:rPr>
          <w:lang w:val="en-US"/>
        </w:rPr>
      </w:pPr>
      <w:bookmarkStart w:id="23" w:name="_Toc160791733"/>
      <w:r w:rsidRPr="00BD0FF9">
        <w:rPr>
          <w:lang w:val="en-US"/>
        </w:rPr>
        <w:t xml:space="preserve">Delimiting distinctiveness and authenticity </w:t>
      </w:r>
      <w:r w:rsidR="00A017E1" w:rsidRPr="00FC1778">
        <w:rPr>
          <w:lang w:val="en-US"/>
        </w:rPr>
        <w:t>(</w:t>
      </w:r>
      <w:r w:rsidR="00831DF3" w:rsidRPr="00FC1778">
        <w:rPr>
          <w:lang w:val="en-US"/>
        </w:rPr>
        <w:t>4</w:t>
      </w:r>
      <w:r w:rsidR="00A017E1" w:rsidRPr="00FC1778">
        <w:rPr>
          <w:lang w:val="en-US"/>
        </w:rPr>
        <w:t>00)</w:t>
      </w:r>
      <w:bookmarkEnd w:id="23"/>
    </w:p>
    <w:p w14:paraId="1373534F" w14:textId="449AE93B" w:rsidR="002E044F" w:rsidRPr="00FC1778" w:rsidRDefault="002E044F" w:rsidP="002E044F">
      <w:pPr>
        <w:rPr>
          <w:lang w:val="en-US"/>
        </w:rPr>
      </w:pPr>
    </w:p>
    <w:p w14:paraId="7C0335C5" w14:textId="6919445C" w:rsidR="00FC1778" w:rsidRDefault="002E044F" w:rsidP="002E044F">
      <w:pPr>
        <w:rPr>
          <w:lang w:val="en-US"/>
        </w:rPr>
      </w:pPr>
      <w:r>
        <w:rPr>
          <w:lang w:val="en-US"/>
        </w:rPr>
        <w:t xml:space="preserve">In the following, we </w:t>
      </w:r>
      <w:r w:rsidR="00E659E4">
        <w:rPr>
          <w:lang w:val="en-US"/>
        </w:rPr>
        <w:t xml:space="preserve">briefly </w:t>
      </w:r>
      <w:r>
        <w:rPr>
          <w:lang w:val="en-US"/>
        </w:rPr>
        <w:t xml:space="preserve">discuss the demarcation of the proposed naturalness definitions from </w:t>
      </w:r>
      <w:r w:rsidR="00FC1778">
        <w:rPr>
          <w:lang w:val="en-US"/>
        </w:rPr>
        <w:t>two</w:t>
      </w:r>
      <w:r>
        <w:rPr>
          <w:lang w:val="en-US"/>
        </w:rPr>
        <w:t xml:space="preserve"> established concepts in </w:t>
      </w:r>
      <w:r w:rsidR="001D3F41">
        <w:rPr>
          <w:lang w:val="en-US"/>
        </w:rPr>
        <w:t>perception</w:t>
      </w:r>
      <w:r>
        <w:rPr>
          <w:lang w:val="en-US"/>
        </w:rPr>
        <w:t xml:space="preserve"> research</w:t>
      </w:r>
      <w:r w:rsidR="001D3F41">
        <w:rPr>
          <w:lang w:val="en-US"/>
        </w:rPr>
        <w:t xml:space="preserve">, starting with distinctiveness. </w:t>
      </w:r>
      <w:r w:rsidR="001D3F41" w:rsidRPr="001D3F41">
        <w:rPr>
          <w:b/>
          <w:lang w:val="en-US"/>
        </w:rPr>
        <w:t>Distinctiveness</w:t>
      </w:r>
      <w:r w:rsidR="001D3F41">
        <w:rPr>
          <w:b/>
          <w:lang w:val="en-US"/>
        </w:rPr>
        <w:t xml:space="preserve">, </w:t>
      </w:r>
      <w:r w:rsidR="001D3F41" w:rsidRPr="00004401">
        <w:rPr>
          <w:lang w:val="en-US"/>
        </w:rPr>
        <w:t>as opposed to typical</w:t>
      </w:r>
      <w:r w:rsidR="00004401" w:rsidRPr="00004401">
        <w:rPr>
          <w:lang w:val="en-US"/>
        </w:rPr>
        <w:t>ity</w:t>
      </w:r>
      <w:r w:rsidR="001D3F41">
        <w:rPr>
          <w:b/>
          <w:lang w:val="en-US"/>
        </w:rPr>
        <w:t>,</w:t>
      </w:r>
      <w:r w:rsidR="001D3F41">
        <w:rPr>
          <w:lang w:val="en-US"/>
        </w:rPr>
        <w:t xml:space="preserve"> has been defined as the degree to with faces or voices stick out due to rare or unusual features</w:t>
      </w:r>
      <w:r w:rsidR="00BD0FF9">
        <w:rPr>
          <w:lang w:val="en-US"/>
        </w:rPr>
        <w:t xml:space="preserve"> </w:t>
      </w:r>
      <w:r w:rsidR="00BD0FF9" w:rsidRPr="00BD0FF9">
        <w:rPr>
          <w:lang w:val="en-US"/>
        </w:rPr>
        <w:t>and this concept is commonly used to refer to voice identity</w:t>
      </w:r>
      <w:r w:rsidR="001D3F41">
        <w:rPr>
          <w:lang w:val="en-US"/>
        </w:rPr>
        <w:t xml:space="preserve"> (</w:t>
      </w:r>
      <w:r w:rsidR="001D3F41" w:rsidRPr="001D3F41">
        <w:rPr>
          <w:color w:val="C00000"/>
          <w:lang w:val="en-US"/>
        </w:rPr>
        <w:t>Quelle</w:t>
      </w:r>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as distinctive if they deviate substantially from a central tendency or norm in that space </w:t>
      </w:r>
      <w:sdt>
        <w:sdtPr>
          <w:rPr>
            <w:lang w:val="en-US"/>
          </w:rPr>
          <w:alias w:val="To edit, see citavi.com/edit"/>
          <w:tag w:val="CitaviPlaceholder#b54d2a47-5e98-4bec-9039-98aeb6b3e5e2"/>
          <w:id w:val="280076579"/>
          <w:placeholder>
            <w:docPart w:val="DefaultPlaceholder_-1854013440"/>
          </w:placeholder>
        </w:sdtPr>
        <w:sdtContent>
          <w:r w:rsidR="00BD0FF9">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ODMzMzM0LWQxYzctNDVlNC05YTIzLWFkNTYxNTUzYjQ1NiIsIlJhbmdlTGVuZ3RoIjo0LCJSZWZlcmVuY2VJZCI6ImRhNjA5ZDVkLWVmYWYtNGI4YS1hZDRkLTJlOTE3OTY0NzFi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g2NjQ1NiIsIlVyaVN0cmluZyI6Imh0dHA6Ly93d3cubmNiaS5ubG0ubmloLmdvdi9wdWJtZWQvMTg2NjQ1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}</w:instrText>
          </w:r>
          <w:r w:rsidR="00BD0FF9">
            <w:rPr>
              <w:lang w:val="en-US"/>
            </w:rPr>
            <w:fldChar w:fldCharType="separate"/>
          </w:r>
          <w:r w:rsidR="003328F6">
            <w:rPr>
              <w:lang w:val="en-US"/>
            </w:rPr>
            <w:t>[82]</w:t>
          </w:r>
          <w:r w:rsidR="00BD0FF9">
            <w:rPr>
              <w:lang w:val="en-US"/>
            </w:rPr>
            <w:fldChar w:fldCharType="end"/>
          </w:r>
        </w:sdtContent>
      </w:sdt>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E659E4">
        <w:rPr>
          <w:lang w:val="en-US"/>
        </w:rPr>
        <w:t xml:space="preserve">, </w:t>
      </w:r>
      <w:r w:rsidR="00004401">
        <w:rPr>
          <w:lang w:val="en-US"/>
        </w:rPr>
        <w:t xml:space="preserve">a norm/reference and a deviation. </w:t>
      </w:r>
      <w:r w:rsidR="00BD0FF9">
        <w:rPr>
          <w:lang w:val="en-US"/>
        </w:rPr>
        <w:t xml:space="preserve">However, we understand distinctiveness as a </w:t>
      </w:r>
      <w:r w:rsidR="00D439EB">
        <w:rPr>
          <w:lang w:val="en-US"/>
        </w:rPr>
        <w:t>different concept</w:t>
      </w:r>
      <w:r w:rsidR="00BD0FF9">
        <w:rPr>
          <w:lang w:val="en-US"/>
        </w:rPr>
        <w:t xml:space="preserve"> which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w:t>
      </w:r>
      <w:commentRangeStart w:id="24"/>
      <w:commentRangeStart w:id="25"/>
      <w:r w:rsidR="00BD0FF9">
        <w:rPr>
          <w:lang w:val="en-US"/>
        </w:rPr>
        <w:t xml:space="preserve">. </w:t>
      </w:r>
      <w:r w:rsidR="004F5F70">
        <w:rPr>
          <w:lang w:val="en-US"/>
        </w:rPr>
        <w:t>Accordingly</w:t>
      </w:r>
      <w:r w:rsidR="00716FB2">
        <w:rPr>
          <w:lang w:val="en-US"/>
        </w:rPr>
        <w:t xml:space="preserve">, </w:t>
      </w:r>
      <w:commentRangeEnd w:id="24"/>
      <w:r w:rsidR="004F5F70">
        <w:rPr>
          <w:rStyle w:val="Kommentarzeichen"/>
        </w:rPr>
        <w:commentReference w:id="24"/>
      </w:r>
      <w:commentRangeEnd w:id="25"/>
      <w:r w:rsidR="004F5F70">
        <w:rPr>
          <w:rStyle w:val="Kommentarzeichen"/>
        </w:rPr>
        <w:commentReference w:id="25"/>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b</w:t>
      </w:r>
      <w:r w:rsidR="00CE1C58">
        <w:rPr>
          <w:lang w:val="en-US"/>
        </w:rPr>
        <w:t>e</w:t>
      </w:r>
      <w:r w:rsidR="00716FB2">
        <w:rPr>
          <w:lang w:val="en-US"/>
        </w:rPr>
        <w:t xml:space="preserve"> distinct</w:t>
      </w:r>
      <w:r w:rsidR="0087677E">
        <w:rPr>
          <w:lang w:val="en-US"/>
        </w:rPr>
        <w:t xml:space="preserve"> or</w:t>
      </w:r>
      <w:r w:rsidR="00716FB2">
        <w:rPr>
          <w:lang w:val="en-US"/>
        </w:rPr>
        <w:t xml:space="preserve"> typical. Impressions of human-based naturalness, however, could </w:t>
      </w:r>
      <w:r w:rsidR="00FC1778">
        <w:rPr>
          <w:lang w:val="en-US"/>
        </w:rPr>
        <w:t>potentially</w:t>
      </w:r>
      <w:r w:rsidR="00716FB2">
        <w:rPr>
          <w:lang w:val="en-US"/>
        </w:rPr>
        <w:t xml:space="preserve"> be quite </w:t>
      </w:r>
      <w:r w:rsidR="00FC1778">
        <w:rPr>
          <w:lang w:val="en-US"/>
        </w:rPr>
        <w:t>independent</w:t>
      </w:r>
      <w:r w:rsidR="00716FB2">
        <w:rPr>
          <w:lang w:val="en-US"/>
        </w:rPr>
        <w:t xml:space="preserve"> from impressions of distinctiveness, e.g. a person who is very accustomed with a smart-speaker device may not rate synthetic voices as very distinctive but still clearly non-human. In that vein, the link between distinctiveness and naturalness </w:t>
      </w:r>
      <w:r w:rsidR="00FC1778">
        <w:rPr>
          <w:lang w:val="en-US"/>
        </w:rPr>
        <w:t>may</w:t>
      </w:r>
      <w:r w:rsidR="00716FB2">
        <w:rPr>
          <w:lang w:val="en-US"/>
        </w:rPr>
        <w:t xml:space="preserve"> not </w:t>
      </w:r>
      <w:r w:rsidR="00FC1778">
        <w:rPr>
          <w:lang w:val="en-US"/>
        </w:rPr>
        <w:t xml:space="preserve">primarily be a </w:t>
      </w:r>
      <w:r w:rsidR="00716FB2">
        <w:rPr>
          <w:lang w:val="en-US"/>
        </w:rPr>
        <w:t>conceptual</w:t>
      </w:r>
      <w:r w:rsidR="00FC1778">
        <w:rPr>
          <w:lang w:val="en-US"/>
        </w:rPr>
        <w:t xml:space="preserve"> but an</w:t>
      </w:r>
      <w:r w:rsidR="00716FB2">
        <w:rPr>
          <w:lang w:val="en-US"/>
        </w:rPr>
        <w:t xml:space="preserve"> empirical </w:t>
      </w:r>
      <w:r w:rsidR="00FC1778">
        <w:rPr>
          <w:lang w:val="en-US"/>
        </w:rPr>
        <w:t>matter</w:t>
      </w:r>
      <w:r w:rsidR="00716FB2">
        <w:rPr>
          <w:lang w:val="en-US"/>
        </w:rPr>
        <w:t>.</w:t>
      </w:r>
    </w:p>
    <w:p w14:paraId="71F59662" w14:textId="05D5B870" w:rsidR="003E61B4" w:rsidRDefault="00D94004" w:rsidP="00FC1778">
      <w:pPr>
        <w:rPr>
          <w:lang w:val="en-US"/>
        </w:rPr>
      </w:pPr>
      <w:r>
        <w:rPr>
          <w:lang w:val="en-US"/>
        </w:rPr>
        <w:t>A second</w:t>
      </w:r>
      <w:r w:rsidR="00FC1778">
        <w:rPr>
          <w:lang w:val="en-US"/>
        </w:rPr>
        <w:t xml:space="preserve"> concept that deserves </w:t>
      </w:r>
      <w:proofErr w:type="gramStart"/>
      <w:r w:rsidR="00FC1778">
        <w:rPr>
          <w:lang w:val="en-US"/>
        </w:rPr>
        <w:t xml:space="preserve">particular </w:t>
      </w:r>
      <w:r w:rsidR="001A6490">
        <w:rPr>
          <w:lang w:val="en-US"/>
        </w:rPr>
        <w:t>consideration</w:t>
      </w:r>
      <w:proofErr w:type="gramEnd"/>
      <w:r w:rsidR="00FC1778">
        <w:rPr>
          <w:lang w:val="en-US"/>
        </w:rPr>
        <w:t xml:space="preserve"> is </w:t>
      </w:r>
      <w:r w:rsidR="00FC1778" w:rsidRPr="00FC1778">
        <w:rPr>
          <w:b/>
          <w:lang w:val="en-US"/>
        </w:rPr>
        <w:t>authenticity</w:t>
      </w:r>
      <w:r w:rsidR="00FC1778">
        <w:rPr>
          <w:lang w:val="en-US"/>
        </w:rPr>
        <w:t xml:space="preserve">. </w:t>
      </w:r>
      <w:bookmarkStart w:id="26" w:name="_Hlk171408820"/>
      <w:r w:rsidR="006424FE">
        <w:rPr>
          <w:lang w:val="en-US"/>
        </w:rPr>
        <w:t xml:space="preserve">In the scientific literature, authenticity is an established concept with meaning that may refer to vocal emotion, identity or gender – rather than the holistic impression of a voice. </w:t>
      </w:r>
      <w:bookmarkEnd w:id="26"/>
      <w:r w:rsidR="00037F39" w:rsidRPr="00E127AD">
        <w:rPr>
          <w:lang w:val="en-US"/>
        </w:rPr>
        <w:t>Emotional authenticity, for example, refers to the distinction between a posed and a “real”</w:t>
      </w:r>
      <w:r w:rsidR="009E0962" w:rsidRPr="00E127AD">
        <w:rPr>
          <w:lang w:val="en-US"/>
        </w:rPr>
        <w:t xml:space="preserve"> or spontaneous</w:t>
      </w:r>
      <w:r w:rsidR="00037F39" w:rsidRPr="00E127AD">
        <w:rPr>
          <w:lang w:val="en-US"/>
        </w:rPr>
        <w:t xml:space="preserve"> emotional expression, which leads to differential 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E127AD">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U3RhcnQiOj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HJlZiI6IjQifSx7IiRpZCI6IjIy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yZWYiOiIxMSJ9LHsiJGlkIjoiMjM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DEyMzQwNCIsIlVyaVN0cmluZyI6Imh0dHA6Ly93d3cubmNiaS5ubG0ubmloLmdvdi9wdWJtZWQvMzgxMjM0MDQ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YtMDZUMTA6MDY6NDciLCJNb2RpZmllZEJ5IjoiX0NocmlzdGluZSBOdXNzYmF1bSIsIklkIjoiYWVmMzliMjctNTVmOC00OTQ1LWI2NzItODdmZTNlZTdmNWViIiwiTW9kaWZpZWRPbiI6IjIwMjQtMDYtMDZUMTA6MDY6NDc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E2L2ouY29ydGV4LjIwMjMuMTEuMDA1IiwiVXJpU3RyaW5nIjoiaHR0cHM6Ly9kb2kub3JnLzEwLjEwMTYvai5jb3J0ZXguMjAyMy4xMS4wMDU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yNzkzNzM4OSIsIlVyaVN0cmluZyI6Imh0dHA6Ly93d3cubmNiaS5ubG0ubmloLmdvdi9wdWJtZWQvMjc5MzczODk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YtMDZUMTA6MDY6MTgiLCJNb2RpZmllZEJ5IjoiX0NocmlzdGluZSBOdXNzYmF1bSIsIklkIjoiMWU1NTczOTctMzVmZC00NWE2LWE1YmUtNTk3MWNjMmE0NmRiIiwiTW9kaWZpZWRPbiI6IjIwMjQtMDYtMDZUMTA6MDY6MTgiLCJQcm9qZWN0Ijp7IiRyZWYiOiI1In19LH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gwLzE3NDcwMjE4LjIwMTYuMTI3MDk3NiIsIlVyaVN0cmluZyI6Imh0dHBzOi8vZG9pLm9yZy8xMC4xMDgwLzE3NDcwMjE4LjIwMTYuMTI3MDk3N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}</w:instrText>
          </w:r>
          <w:r w:rsidR="00037F39" w:rsidRPr="00E127AD">
            <w:rPr>
              <w:lang w:val="en-US"/>
            </w:rPr>
            <w:fldChar w:fldCharType="separate"/>
          </w:r>
          <w:r w:rsidR="003328F6">
            <w:rPr>
              <w:lang w:val="en-US"/>
            </w:rPr>
            <w:t>[4,47,74]</w:t>
          </w:r>
          <w:r w:rsidR="00037F39" w:rsidRPr="00E127AD">
            <w:rPr>
              <w:lang w:val="en-US"/>
            </w:rPr>
            <w:fldChar w:fldCharType="end"/>
          </w:r>
        </w:sdtContent>
      </w:sdt>
      <w:r w:rsidR="00037F39" w:rsidRPr="00E127AD">
        <w:rPr>
          <w:lang w:val="en-US"/>
        </w:rPr>
        <w:t xml:space="preserve">. </w:t>
      </w:r>
      <w:r w:rsidR="003359DA" w:rsidRPr="00E127AD">
        <w:rPr>
          <w:lang w:val="en-US"/>
        </w:rPr>
        <w:t xml:space="preserve">In the context of voice cloning and </w:t>
      </w:r>
      <w:r w:rsidR="00A669E8" w:rsidRPr="00E127AD">
        <w:rPr>
          <w:lang w:val="en-US"/>
        </w:rPr>
        <w:t xml:space="preserve">the now very prevalent danger of </w:t>
      </w:r>
      <w:r w:rsidR="009E58AB">
        <w:rPr>
          <w:lang w:val="en-US"/>
        </w:rPr>
        <w:t xml:space="preserve">deepfakes </w:t>
      </w:r>
      <w:sdt>
        <w:sdtPr>
          <w:rPr>
            <w:lang w:val="en-US"/>
          </w:rPr>
          <w:alias w:val="To edit, see citavi.com/edit"/>
          <w:tag w:val="CitaviPlaceholder#c4b3d74d-c2ed-42d9-bfce-6dc213f9cb65"/>
          <w:id w:val="297729544"/>
          <w:placeholder>
            <w:docPart w:val="DefaultPlaceholder_-1854013440"/>
          </w:placeholder>
        </w:sdtPr>
        <w:sdtContent>
          <w:r w:rsidR="009E58AB">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0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FUMjA6NDA6MjYiLCJQcm9qZWN0Ijp7IiRyZWYiOiI1In19LCJVc2VOdW1iZXJpbmdUeXBlT2ZQYXJlbnREb2N1bWVudCI6ZmFsc2V9XSwiRm9ybWF0dGVkVGV4dCI6eyIkaWQiOiIyMCIsIkNvdW50IjoxLCJUZXh0VW5pdHMiOlt7IiRpZCI6IjIxIiwiRm9udFN0eWxlIjp7IiRpZCI6IjIyIiwiTmV1dHJhbCI6dHJ1ZX0sIlJlYWRpbmdPcmRlciI6MSwiVGV4dCI6Ils3Ml0ifV19LCJUYWciOiJDaXRhdmlQbGFjZWhvbGRlciNjNGIzZDc0ZC1jMmVkLTQyZDktYmZjZS02ZGMyMTNmOWNiNjUiLCJUZXh0IjoiWzcyXSIsIldBSVZlcnNpb24iOiI2LjExLjAuMCJ9}</w:instrText>
          </w:r>
          <w:r w:rsidR="009E58AB">
            <w:rPr>
              <w:lang w:val="en-US"/>
            </w:rPr>
            <w:fldChar w:fldCharType="separate"/>
          </w:r>
          <w:r w:rsidR="003328F6">
            <w:rPr>
              <w:lang w:val="en-US"/>
            </w:rPr>
            <w:t>[72]</w:t>
          </w:r>
          <w:r w:rsidR="009E58AB">
            <w:rPr>
              <w:lang w:val="en-US"/>
            </w:rPr>
            <w:fldChar w:fldCharType="end"/>
          </w:r>
        </w:sdtContent>
      </w:sdt>
      <w:r w:rsidR="003359DA" w:rsidRPr="00E127AD">
        <w:rPr>
          <w:lang w:val="en-US"/>
        </w:rPr>
        <w:t xml:space="preserve">, </w:t>
      </w:r>
      <w:r w:rsidR="00012FB6">
        <w:rPr>
          <w:lang w:val="en-US"/>
        </w:rPr>
        <w:t xml:space="preserve">identity </w:t>
      </w:r>
      <w:r w:rsidR="003359DA" w:rsidRPr="00E127AD">
        <w:rPr>
          <w:lang w:val="en-US"/>
        </w:rPr>
        <w:t>authenticity is assessed with regard to a specific speake</w:t>
      </w:r>
      <w:r w:rsidR="00012FB6">
        <w:rPr>
          <w:lang w:val="en-US"/>
        </w:rPr>
        <w:t>r</w:t>
      </w:r>
      <w:r w:rsidR="003359DA" w:rsidRPr="00E127AD">
        <w:rPr>
          <w:lang w:val="en-US"/>
        </w:rPr>
        <w:t xml:space="preserve">. </w:t>
      </w:r>
      <w:r w:rsidR="003E61B4" w:rsidRPr="00E127AD">
        <w:rPr>
          <w:lang w:val="en-US"/>
        </w:rPr>
        <w:t xml:space="preserve">Likewise, </w:t>
      </w:r>
      <w:r w:rsidR="00E127AD" w:rsidRPr="00E127AD">
        <w:rPr>
          <w:lang w:val="en-US"/>
        </w:rPr>
        <w:t>voice gender</w:t>
      </w:r>
      <w:r w:rsidR="00E127AD">
        <w:rPr>
          <w:lang w:val="en-US"/>
        </w:rPr>
        <w:t xml:space="preserve"> cues can be rated for </w:t>
      </w:r>
      <w:r w:rsidR="00D820EE">
        <w:rPr>
          <w:lang w:val="en-US"/>
        </w:rPr>
        <w:t xml:space="preserve">gender </w:t>
      </w:r>
      <w:r w:rsidR="00E127AD">
        <w:rPr>
          <w:lang w:val="en-US"/>
        </w:rPr>
        <w:t xml:space="preserve">authenticity, which is closely related to judgement of gender conformity </w:t>
      </w:r>
      <w:sdt>
        <w:sdtPr>
          <w:rPr>
            <w:lang w:val="en-US"/>
          </w:rPr>
          <w:alias w:val="To edit, see citavi.com/edit"/>
          <w:tag w:val="CitaviPlaceholder#8b1838ae-f1de-4574-b8ca-b8af9479f58d"/>
          <w:id w:val="-1904058226"/>
          <w:placeholder>
            <w:docPart w:val="DefaultPlaceholder_-1854013440"/>
          </w:placeholder>
        </w:sdtPr>
        <w:sdtContent>
          <w:r w:rsidR="00E127AD">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A3LTIxVDIwOjQwOjI2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DctMjFUMjA6NDA6MjYiLCJQcm9qZWN0Ijp7IiRyZWYiOiI1In19LCJVc2VOdW1iZXJpbmdUeXBlT2ZQYXJlbnREb2N1bWVudCI6ZmFsc2V9XSwiRm9ybWF0dGVkVGV4dCI6eyIkaWQiOiIyMiIsIkNvdW50IjoxLCJUZXh0VW5pdHMiOlt7IiRpZCI6IjIzIiwiRm9udFN0eWxlIjp7IiRpZCI6IjI0IiwiTmV1dHJhbCI6dHJ1ZX0sIlJlYWRpbmdPcmRlciI6MSwiVGV4dCI6IlszNSw1OF0ifV19LCJUYWciOiJDaXRhdmlQbGFjZWhvbGRlciM4YjE4MzhhZS1mMWRlLTQ1NzQtYjhjYS1iOGFmOTQ3OWY1OGQiLCJUZXh0IjoiWzM1LDU4XSIsIldBSVZlcnNpb24iOiI2LjExLjAuMCJ9}</w:instrText>
          </w:r>
          <w:r w:rsidR="00E127AD">
            <w:rPr>
              <w:lang w:val="en-US"/>
            </w:rPr>
            <w:fldChar w:fldCharType="separate"/>
          </w:r>
          <w:r w:rsidR="003328F6">
            <w:rPr>
              <w:lang w:val="en-US"/>
            </w:rPr>
            <w:t>[35,58]</w:t>
          </w:r>
          <w:r w:rsidR="00E127AD">
            <w:rPr>
              <w:lang w:val="en-US"/>
            </w:rPr>
            <w:fldChar w:fldCharType="end"/>
          </w:r>
        </w:sdtContent>
      </w:sdt>
      <w:r w:rsidR="00E127AD">
        <w:rPr>
          <w:lang w:val="en-US"/>
        </w:rPr>
        <w:t xml:space="preserve">. </w:t>
      </w:r>
      <w:r w:rsidR="006424FE">
        <w:rPr>
          <w:lang w:val="en-US"/>
        </w:rPr>
        <w:t>In fact, w</w:t>
      </w:r>
      <w:commentRangeStart w:id="27"/>
      <w:r w:rsidR="006424FE">
        <w:rPr>
          <w:lang w:val="en-US"/>
        </w:rPr>
        <w:t>hen prompted for synonyms of naturalness, authenticity was ChatGPT´s first reply (</w:t>
      </w:r>
      <w:r w:rsidR="006424FE" w:rsidRPr="006424FE">
        <w:rPr>
          <w:b/>
          <w:lang w:val="en-US"/>
        </w:rPr>
        <w:t>Figure 1 B</w:t>
      </w:r>
      <w:r w:rsidR="006424FE">
        <w:rPr>
          <w:lang w:val="en-US"/>
        </w:rPr>
        <w:t xml:space="preserve">), suggesting semantic relatedness between these two terms in openly accessible online sources. </w:t>
      </w:r>
      <w:commentRangeEnd w:id="27"/>
      <w:r w:rsidR="006424FE">
        <w:rPr>
          <w:rStyle w:val="Kommentarzeichen"/>
        </w:rPr>
        <w:commentReference w:id="27"/>
      </w:r>
      <w:r w:rsidR="006424FE">
        <w:rPr>
          <w:lang w:val="en-US"/>
        </w:rPr>
        <w:t xml:space="preserve"> </w:t>
      </w:r>
      <w:r w:rsidR="00E127AD">
        <w:rPr>
          <w:lang w:val="en-US"/>
        </w:rPr>
        <w:t>In principle, it can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proofErr w:type="spellStart"/>
      <w:r w:rsidR="00C23B54" w:rsidRPr="00C23B54">
        <w:rPr>
          <w:color w:val="C00000"/>
          <w:lang w:val="en-US"/>
        </w:rPr>
        <w:t>ToDo</w:t>
      </w:r>
      <w:proofErr w:type="spellEnd"/>
      <w:r w:rsidR="00C23B54" w:rsidRPr="00C23B54">
        <w:rPr>
          <w:color w:val="C00000"/>
          <w:lang w:val="en-US"/>
        </w:rPr>
        <w:t xml:space="preserve">: </w:t>
      </w:r>
      <w:proofErr w:type="spellStart"/>
      <w:r w:rsidR="00C23B54" w:rsidRPr="00C23B54">
        <w:rPr>
          <w:color w:val="C00000"/>
          <w:lang w:val="en-US"/>
        </w:rPr>
        <w:t>hier</w:t>
      </w:r>
      <w:proofErr w:type="spellEnd"/>
      <w:r w:rsidR="00C23B54" w:rsidRPr="00C23B54">
        <w:rPr>
          <w:color w:val="C00000"/>
          <w:lang w:val="en-US"/>
        </w:rPr>
        <w:t xml:space="preserve"> </w:t>
      </w:r>
      <w:proofErr w:type="spellStart"/>
      <w:r w:rsidR="00C23B54" w:rsidRPr="00C23B54">
        <w:rPr>
          <w:color w:val="C00000"/>
          <w:lang w:val="en-US"/>
        </w:rPr>
        <w:t>dann</w:t>
      </w:r>
      <w:proofErr w:type="spellEnd"/>
      <w:r w:rsidR="00C23B54" w:rsidRPr="00C23B54">
        <w:rPr>
          <w:color w:val="C00000"/>
          <w:lang w:val="en-US"/>
        </w:rPr>
        <w:t xml:space="preserve"> </w:t>
      </w:r>
      <w:proofErr w:type="spellStart"/>
      <w:r w:rsidR="00C23B54" w:rsidRPr="00C23B54">
        <w:rPr>
          <w:color w:val="C00000"/>
          <w:lang w:val="en-US"/>
        </w:rPr>
        <w:t>mit</w:t>
      </w:r>
      <w:proofErr w:type="spellEnd"/>
      <w:r w:rsidR="00C23B54" w:rsidRPr="00C23B54">
        <w:rPr>
          <w:color w:val="C00000"/>
          <w:lang w:val="en-US"/>
        </w:rPr>
        <w:t xml:space="preserve"> </w:t>
      </w:r>
      <w:proofErr w:type="spellStart"/>
      <w:r w:rsidR="00C23B54" w:rsidRPr="00C23B54">
        <w:rPr>
          <w:color w:val="C00000"/>
          <w:lang w:val="en-US"/>
        </w:rPr>
        <w:t>Grafik</w:t>
      </w:r>
      <w:proofErr w:type="spellEnd"/>
      <w:r w:rsidR="00C23B54" w:rsidRPr="00C23B54">
        <w:rPr>
          <w:color w:val="C00000"/>
          <w:lang w:val="en-US"/>
        </w:rPr>
        <w:t xml:space="preserve"> </w:t>
      </w:r>
      <w:proofErr w:type="spellStart"/>
      <w:r w:rsidR="00C23B54" w:rsidRPr="00C23B54">
        <w:rPr>
          <w:color w:val="C00000"/>
          <w:lang w:val="en-US"/>
        </w:rPr>
        <w:t>verbinden</w:t>
      </w:r>
      <w:proofErr w:type="spellEnd"/>
      <w:r w:rsidR="00C23B54" w:rsidRPr="00C23B54">
        <w:rPr>
          <w:color w:val="C00000"/>
          <w:lang w:val="en-US"/>
        </w:rPr>
        <w:t xml:space="preserve"> und </w:t>
      </w:r>
      <w:proofErr w:type="spellStart"/>
      <w:r w:rsidR="00C23B54" w:rsidRPr="00C23B54">
        <w:rPr>
          <w:color w:val="C00000"/>
          <w:lang w:val="en-US"/>
        </w:rPr>
        <w:t>auffangen</w:t>
      </w:r>
      <w:proofErr w:type="spellEnd"/>
      <w:r w:rsidR="00C23B54" w:rsidRPr="00C23B54">
        <w:rPr>
          <w:color w:val="C00000"/>
          <w:lang w:val="en-US"/>
        </w:rPr>
        <w:t>.</w:t>
      </w:r>
      <w:r w:rsidR="004313C7" w:rsidRPr="00C23B54">
        <w:rPr>
          <w:color w:val="C00000"/>
          <w:lang w:val="en-US"/>
        </w:rPr>
        <w:t xml:space="preserve"> </w:t>
      </w:r>
      <w:r w:rsidR="004313C7">
        <w:rPr>
          <w:lang w:val="en-US"/>
        </w:rPr>
        <w:t xml:space="preserve">However, since these are two very different research questions, we tend to </w:t>
      </w:r>
      <w:proofErr w:type="gramStart"/>
      <w:r w:rsidR="004313C7">
        <w:rPr>
          <w:lang w:val="en-US"/>
        </w:rPr>
        <w:t>keeping</w:t>
      </w:r>
      <w:proofErr w:type="gramEnd"/>
      <w:r w:rsidR="004313C7">
        <w:rPr>
          <w:lang w:val="en-US"/>
        </w:rPr>
        <w:t xml:space="preserve"> the concepts of naturalness and authenticity rather separate. </w:t>
      </w:r>
    </w:p>
    <w:p w14:paraId="73A32CC3" w14:textId="27D49735" w:rsidR="00A017E1" w:rsidRPr="00A017E1" w:rsidRDefault="00D94004" w:rsidP="00A017E1">
      <w:pPr>
        <w:pStyle w:val="berschrift1"/>
        <w:numPr>
          <w:ilvl w:val="0"/>
          <w:numId w:val="7"/>
        </w:numPr>
        <w:rPr>
          <w:lang w:val="en-US"/>
        </w:rPr>
      </w:pPr>
      <w:bookmarkStart w:id="28" w:name="_Toc160791734"/>
      <w:r>
        <w:rPr>
          <w:lang w:val="en-US"/>
        </w:rPr>
        <w:t xml:space="preserve">Converging </w:t>
      </w:r>
      <w:proofErr w:type="gramStart"/>
      <w:r>
        <w:rPr>
          <w:lang w:val="en-US"/>
        </w:rPr>
        <w:t>evidence</w:t>
      </w:r>
      <w:r w:rsidR="009E58AB" w:rsidRPr="00A017E1">
        <w:rPr>
          <w:lang w:val="en-US"/>
        </w:rPr>
        <w:t xml:space="preserve">  </w:t>
      </w:r>
      <w:r w:rsidR="00A017E1" w:rsidRPr="00A017E1">
        <w:rPr>
          <w:lang w:val="en-US"/>
        </w:rPr>
        <w:t>(</w:t>
      </w:r>
      <w:proofErr w:type="gramEnd"/>
      <w:r w:rsidR="00F61678">
        <w:rPr>
          <w:lang w:val="en-US"/>
        </w:rPr>
        <w:t>40</w:t>
      </w:r>
      <w:r w:rsidR="00A017E1">
        <w:rPr>
          <w:lang w:val="en-US"/>
        </w:rPr>
        <w:t>0</w:t>
      </w:r>
      <w:r w:rsidR="00A017E1" w:rsidRPr="00A017E1">
        <w:rPr>
          <w:lang w:val="en-US"/>
        </w:rPr>
        <w:t>)</w:t>
      </w:r>
      <w:bookmarkEnd w:id="28"/>
    </w:p>
    <w:p w14:paraId="57A31105" w14:textId="29D6CE07" w:rsidR="00A017E1" w:rsidRDefault="00A017E1" w:rsidP="00A017E1">
      <w:pPr>
        <w:rPr>
          <w:lang w:val="en"/>
        </w:rPr>
      </w:pPr>
    </w:p>
    <w:p w14:paraId="2B95C4C1" w14:textId="77777777" w:rsidR="00944805" w:rsidRDefault="00944805" w:rsidP="00944805">
      <w:pPr>
        <w:rPr>
          <w:lang w:val="en-US"/>
        </w:rPr>
      </w:pPr>
      <w:r>
        <w:rPr>
          <w:lang w:val="en-US"/>
        </w:rPr>
        <w:t>In our view,</w:t>
      </w:r>
      <w:r w:rsidRPr="00C34691">
        <w:rPr>
          <w:lang w:val="en-US"/>
        </w:rPr>
        <w:t xml:space="preserve"> understanding of voice naturalness </w:t>
      </w:r>
      <w:r>
        <w:rPr>
          <w:lang w:val="en-US"/>
        </w:rPr>
        <w:t>requires</w:t>
      </w:r>
      <w:r w:rsidRPr="00C34691">
        <w:rPr>
          <w:lang w:val="en-US"/>
        </w:rPr>
        <w:t xml:space="preserve"> pooling evidence from all </w:t>
      </w:r>
      <w:r>
        <w:rPr>
          <w:lang w:val="en-US"/>
        </w:rPr>
        <w:t>relevant fields. Even when these may nurture different perspectives on voice naturalness, they are united by overarching questions: How do we form an impression on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365BDE2E" w:rsidR="00944805" w:rsidRDefault="00944805" w:rsidP="00944805">
      <w:pPr>
        <w:rPr>
          <w:lang w:val="en-US"/>
        </w:rPr>
      </w:pPr>
      <w:bookmarkStart w:id="29" w:name="_Hlk160787226"/>
      <w:r>
        <w:rPr>
          <w:lang w:val="en-US"/>
        </w:rPr>
        <w:t xml:space="preserve">We </w:t>
      </w:r>
      <w:r w:rsidR="00EC2C75">
        <w:rPr>
          <w:lang w:val="en-US"/>
        </w:rPr>
        <w:t xml:space="preserve">propose </w:t>
      </w:r>
      <w:r>
        <w:rPr>
          <w:lang w:val="en-US"/>
        </w:rPr>
        <w:t xml:space="preserve">that conceptual progress for disintegrated – but also highly interdisciplinary – naturalness research can be achieved by two </w:t>
      </w:r>
      <w:r w:rsidR="001B5811">
        <w:rPr>
          <w:lang w:val="en-US"/>
        </w:rPr>
        <w:t>measures</w:t>
      </w:r>
      <w:r>
        <w:rPr>
          <w:lang w:val="en-US"/>
        </w:rPr>
        <w:t xml:space="preserve">: (a) converting, via an integrative perspective, empirical heterogeneity (Section </w:t>
      </w:r>
      <w:r w:rsidRPr="006F12C8">
        <w:rPr>
          <w:color w:val="C00000"/>
          <w:lang w:val="en-US"/>
        </w:rPr>
        <w:t>2.2</w:t>
      </w:r>
      <w:r>
        <w:rPr>
          <w:lang w:val="en-US"/>
        </w:rPr>
        <w:t xml:space="preserve">) from an impediment into an advantage and (b) fostering </w:t>
      </w:r>
      <w:r>
        <w:rPr>
          <w:lang w:val="en-US"/>
        </w:rPr>
        <w:lastRenderedPageBreak/>
        <w:t>mutually beneficial</w:t>
      </w:r>
      <w:r w:rsidRPr="006F12C8">
        <w:rPr>
          <w:lang w:val="en-US"/>
        </w:rPr>
        <w:t xml:space="preserve"> exchange between </w:t>
      </w:r>
      <w:r>
        <w:rPr>
          <w:lang w:val="en-US"/>
        </w:rPr>
        <w:t xml:space="preserve">fields. Awareness for the interdisciplinary nature of the field is crucial for implementing both steps: First, publications need to be findable and accessible, preferably through the establishment of common terminology that </w:t>
      </w:r>
      <w:r w:rsidR="001B5811">
        <w:rPr>
          <w:lang w:val="en-US"/>
        </w:rPr>
        <w:t xml:space="preserve">feeds </w:t>
      </w:r>
      <w:r>
        <w:rPr>
          <w:lang w:val="en-US"/>
        </w:rPr>
        <w:t xml:space="preserve">into common keywords. Second, findings need to be communicated inclusively for readerships from diverse backgrounds. This entails providing explicit definitions, avoiding technical jargon, incorporating scientific standards from other fields where appropriate, and discuss own findings against a wider interdisciplinary naturalness literature. Finally, conceptual and empirical aspects need to be reported with sufficient detail to promote comparability. In </w:t>
      </w:r>
      <w:r w:rsidRPr="00D63816">
        <w:rPr>
          <w:b/>
          <w:bCs/>
          <w:lang w:val="en-US"/>
        </w:rPr>
        <w:t>Box 2</w:t>
      </w:r>
      <w:r>
        <w:rPr>
          <w:lang w:val="en-US"/>
        </w:rPr>
        <w:t xml:space="preserve">, we converted these suggestions into practical recommendations. </w:t>
      </w:r>
    </w:p>
    <w:p w14:paraId="34C343DE" w14:textId="3CCE8A10" w:rsidR="0041749E" w:rsidRDefault="00944805" w:rsidP="0041749E">
      <w:pPr>
        <w:rPr>
          <w:lang w:val="en-US"/>
        </w:rPr>
      </w:pPr>
      <w:r w:rsidRPr="00944805">
        <w:rPr>
          <w:lang w:val="en-US"/>
        </w:rPr>
        <w:t>We believe progress along these lines will not only enhance mutual inspiration between clinicians and engineers but could also foster innovative health technology. For instance, voice naturalness is a key objective for cochlear implant (CI) research, where a sensory prosthesis restitutes hearing in people with sensorineural deafness by resynthesizing auditory signals for direct electrical stimulation of the cochlea</w:t>
      </w:r>
      <w:r>
        <w:rPr>
          <w:lang w:val="en-US"/>
        </w:rPr>
        <w:t xml:space="preserve"> </w:t>
      </w:r>
      <w:r w:rsidRPr="00944805">
        <w:rPr>
          <w:lang w:val="en-US"/>
        </w:rPr>
        <w:t xml:space="preserve"> </w:t>
      </w:r>
      <w:sdt>
        <w:sdtPr>
          <w:rPr>
            <w:lang w:val="en-US"/>
          </w:rPr>
          <w:alias w:val="To edit, see citavi.com/edit"/>
          <w:tag w:val="CitaviPlaceholder#ac91a95d-2f27-456d-99ca-34f0f6784c88"/>
          <w:id w:val="-1904057676"/>
          <w:placeholder>
            <w:docPart w:val="DefaultPlaceholder_-1854013440"/>
          </w:placeholder>
        </w:sdtPr>
        <w:sdtContent>
          <w:r w:rsidR="00654432">
            <w:rPr>
              <w:lang w:val="en-US"/>
            </w:rPr>
            <w:fldChar w:fldCharType="begin"/>
          </w:r>
          <w:r w:rsidR="00157328">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2NTc4MzIxIiwiVXJpU3RyaW5nIjoiaHR0cDovL3d3dy5uY2JpLm5sbS5uaWguZ292L3B1Ym1lZC8zNjU3ODM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zODo0NCIsIk1vZGlmaWVkQnkiOiJfQ2hyaXN0aW5lIE51c3NiYXVtIiwiSWQiOiIyNDNjYzc2My1jODViLTQ1ZjEtYjk5My1hMWJkMDUxY2I2YzciLCJNb2RpZmllZE9uIjoiMjAyNC0wNy0wOVQwNzozODo0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k3OTEzNDYiLCJVcmlTdHJpbmciOiJodHRwczovL3d3dy5uY2JpLm5sbS5uaWguZ292L3BtYy9hcnRpY2xlcy9QTUM5NzkxMzQ2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5VDA3OjM4OjQ0IiwiTW9kaWZpZWRCeSI6Il9DaHJpc3RpbmUgTnVzc2JhdW0iLCJJZCI6ImJjY2VhMTViLTc2ZDgtNDM4My05ZDgwLThmYzE0NjY5ZDNmYSIsIk1vZGlmaWVkT24iOiIyMDI0LTA3LTA5VDA3OjM4OjQ0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xNi9qLmlzY2kuMjAyMi4xMDU3MTEiLCJVcmlTdHJpbmciOiJodHRwczovL2RvaS5vcmcvMTAuMTAxNi9qLmlzY2kuMjAyMi4xMDU3MT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lUMDc6Mzg6NDQiLCJNb2RpZmllZEJ5IjoiX0NocmlzdGluZSBOdXNzYmF1bSIsIklkIjoiOWJkODFkYzYtZTkwMS00M2JiLThmMTEtN2YwNjUxOTc2YzA5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A3LTIxVDIwOjQwOjI2IiwiUHJvamVjdCI6eyIkcmVmIjoiNSJ9fSwiVXNlTnVtYmVyaW5nVHlwZU9mUGFyZW50RG9jdW1lbnQiOmZhbHNlfV0sIkZvcm1hdHRlZFRleHQiOnsiJGlkIjoiMjAiLCJDb3VudCI6MSwiVGV4dFVuaXRzIjpbeyIkaWQiOiIyMSIsIkZvbnRTdHlsZSI6eyIkaWQiOiIyMiIsIk5ldXRyYWwiOnRydWV9LCJSZWFkaW5nT3JkZXIiOjEsIlRleHQiOiJbMjNdIn1dfSwiVGFnIjoiQ2l0YXZpUGxhY2Vob2xkZXIjYWM5MWE5NWQtMmYyNy00NTZkLTk5Y2EtMzRmMGY2Nzg0Yzg4IiwiVGV4dCI6IlsyM10iLCJXQUlWZXJzaW9uIjoiNi4xMS4wLjAifQ==}</w:instrText>
          </w:r>
          <w:r w:rsidR="00654432">
            <w:rPr>
              <w:lang w:val="en-US"/>
            </w:rPr>
            <w:fldChar w:fldCharType="separate"/>
          </w:r>
          <w:r w:rsidR="00157328">
            <w:rPr>
              <w:lang w:val="en-US"/>
            </w:rPr>
            <w:t>[23]</w:t>
          </w:r>
          <w:r w:rsidR="00654432">
            <w:rPr>
              <w:lang w:val="en-US"/>
            </w:rPr>
            <w:fldChar w:fldCharType="end"/>
          </w:r>
        </w:sdtContent>
      </w:sdt>
      <w:r w:rsidRPr="00944805">
        <w:rPr>
          <w:lang w:val="en-US"/>
        </w:rPr>
        <w:t>, and real-time synthesis in CI sound processors could be modified to achieve better perceptual outcomes, ultimately benefit</w:t>
      </w:r>
      <w:r w:rsidR="00EC2C75">
        <w:rPr>
          <w:lang w:val="en-US"/>
        </w:rPr>
        <w:t>t</w:t>
      </w:r>
      <w:r w:rsidRPr="00944805">
        <w:rPr>
          <w:lang w:val="en-US"/>
        </w:rPr>
        <w:t>ing quality of life</w:t>
      </w:r>
      <w:r w:rsidR="00654432">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2MDkwMjg3IiwiVXJpU3RyaW5nIjoiaHR0cDovL3d3dy5uY2JpLm5sbS5uaWguZ292L3B1Ym1lZC8zNjA5MDI4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g5L2ZuaW5zLjIwMjIuOTU2OTE3IiwiVXJpU3RyaW5nIjoiaHR0cHM6Ly9kb2kub3JnLzEwLjMzODkvZm5pbnMuMjAyMi45NTY5MT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lUMDc6Mzk6NDUiLCJNb2RpZmllZEJ5IjoiX0NocmlzdGluZSBOdXNzYmF1bSIsIklkIjoiYzg0ZDA4YzktZTgxYS00Y2QxLThlMDgtMTdhNGNiYmE4ZmU3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wNy0yMVQyMDo0MDoyNiIsIlByb2plY3QiOnsiJHJlZiI6IjUifX0sIlVzZU51bWJlcmluZ1R5cGVPZlBhcmVudERvY3VtZW50IjpmYWxzZX1dLCJGb3JtYXR0ZWRUZXh0Ijp7IiRpZCI6IjE3IiwiQ291bnQiOjEsIlRleHRVbml0cyI6W3siJGlkIjoiMTgiLCJGb250U3R5bGUiOnsiJGlkIjoiMTkiLCJOZXV0cmFsIjp0cnVlfSwiUmVhZGluZ09yZGVyIjoxLCJUZXh0IjoiWzc3XSJ9XX0sIlRhZyI6IkNpdGF2aVBsYWNlaG9sZGVyIzc3NzEwZGFmLThkYTctNGUzMC04NTljLTI3OGQyZTgwYmFkZSIsIlRleHQiOiJbNzddIiwiV0FJVmVyc2lvbiI6IjYuMTEuMC4wIn0=}</w:instrText>
          </w:r>
          <w:r w:rsidR="00654432">
            <w:rPr>
              <w:lang w:val="en-US"/>
            </w:rPr>
            <w:fldChar w:fldCharType="separate"/>
          </w:r>
          <w:r w:rsidR="003328F6">
            <w:rPr>
              <w:lang w:val="en-US"/>
            </w:rPr>
            <w:t>[77]</w:t>
          </w:r>
          <w:r w:rsidR="00654432">
            <w:rPr>
              <w:lang w:val="en-US"/>
            </w:rPr>
            <w:fldChar w:fldCharType="end"/>
          </w:r>
        </w:sdtContent>
      </w:sdt>
      <w:r w:rsidRPr="00944805">
        <w:rPr>
          <w:lang w:val="en-US"/>
        </w:rPr>
        <w:t>.</w:t>
      </w:r>
      <w:r w:rsidR="00D94004">
        <w:rPr>
          <w:lang w:val="en-US"/>
        </w:rPr>
        <w:t xml:space="preserve"> For people who are predicted to lose their personal voice due to </w:t>
      </w:r>
      <w:r w:rsidR="00455EAF">
        <w:rPr>
          <w:lang w:val="en-US"/>
        </w:rPr>
        <w:t>progressive disorders such as ALS</w:t>
      </w:r>
      <w:r w:rsidR="001B5811">
        <w:rPr>
          <w:lang w:val="en-US"/>
        </w:rPr>
        <w:t>,</w:t>
      </w:r>
      <w:r w:rsidR="00455EAF">
        <w:rPr>
          <w:lang w:val="en-US"/>
        </w:rPr>
        <w:t xml:space="preserve"> or </w:t>
      </w:r>
      <w:r w:rsidR="001B5811">
        <w:rPr>
          <w:lang w:val="en-US"/>
        </w:rPr>
        <w:t xml:space="preserve">due to </w:t>
      </w:r>
      <w:r w:rsidR="00455EAF">
        <w:rPr>
          <w:lang w:val="en-US"/>
        </w:rPr>
        <w:t xml:space="preserve">planned laryngectomy, current voice banking technology already allows for 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DctMjFUMjA6NDA6MjY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wNy0yMVQyMDo0MDoyNiIsIlByb2plY3QiOnsiJHJlZiI6IjUifX0sIlVzZU51bWJlcmluZ1R5cGVPZlBhcmVudERvY3VtZW50IjpmYWxzZX1dLCJGb3JtYXR0ZWRUZXh0Ijp7IiRpZCI6IjI4IiwiQ291bnQiOjEsIlRleHRVbml0cyI6W3siJGlkIjoiMjkiLCJGb250U3R5bGUiOnsiJGlkIjoiMzAiLCJOZXV0cmFsIjp0cnVlfSwiUmVhZGluZ09yZGVyIjoxLCJUZXh0IjoiWzMxLDg5XSJ9XX0sIlRhZyI6IkNpdGF2aVBsYWNlaG9sZGVyI2Y4MzI4YTgwLTkxMGEtNDYxMy05OTc3LWZkMTc1NGFkYjI1YyIsIlRleHQiOiJbMzEsODldIiwiV0FJVmVyc2lvbiI6IjYuMTEuMC4wIn0=}</w:instrText>
          </w:r>
          <w:r w:rsidR="00D63816">
            <w:rPr>
              <w:lang w:val="en-US"/>
            </w:rPr>
            <w:fldChar w:fldCharType="separate"/>
          </w:r>
          <w:r w:rsidR="003328F6">
            <w:rPr>
              <w:lang w:val="en-US"/>
            </w:rPr>
            <w:t>[31,89]</w:t>
          </w:r>
          <w:r w:rsidR="00D63816">
            <w:rPr>
              <w:lang w:val="en-US"/>
            </w:rPr>
            <w:fldChar w:fldCharType="end"/>
          </w:r>
        </w:sdtContent>
      </w:sdt>
      <w:r w:rsidR="00D63816">
        <w:rPr>
          <w:lang w:val="en-US"/>
        </w:rPr>
        <w:t>.</w:t>
      </w:r>
      <w:r>
        <w:rPr>
          <w:lang w:val="en-US"/>
        </w:rPr>
        <w:t xml:space="preserve"> </w:t>
      </w:r>
    </w:p>
    <w:p w14:paraId="20C12FAD" w14:textId="0112F3F3" w:rsidR="00A017E1" w:rsidRDefault="00A017E1" w:rsidP="00A017E1">
      <w:pPr>
        <w:pStyle w:val="berschrift1"/>
        <w:numPr>
          <w:ilvl w:val="0"/>
          <w:numId w:val="7"/>
        </w:numPr>
        <w:rPr>
          <w:lang w:val="en-US"/>
        </w:rPr>
      </w:pPr>
      <w:bookmarkStart w:id="30" w:name="_Toc160791735"/>
      <w:bookmarkEnd w:id="29"/>
      <w:r w:rsidRPr="00A017E1">
        <w:rPr>
          <w:lang w:val="en-US"/>
        </w:rPr>
        <w:t>Naturalness research rooted in voice perception theory</w:t>
      </w:r>
      <w:r>
        <w:rPr>
          <w:lang w:val="en-US"/>
        </w:rPr>
        <w:t xml:space="preserve"> </w:t>
      </w:r>
      <w:r w:rsidRPr="00A017E1">
        <w:rPr>
          <w:lang w:val="en-US"/>
        </w:rPr>
        <w:t>(</w:t>
      </w:r>
      <w:r w:rsidR="00535AEF">
        <w:rPr>
          <w:lang w:val="en-US"/>
        </w:rPr>
        <w:t>5</w:t>
      </w:r>
      <w:r w:rsidRPr="00A017E1">
        <w:rPr>
          <w:lang w:val="en-US"/>
        </w:rPr>
        <w:t>00)</w:t>
      </w:r>
      <w:bookmarkEnd w:id="30"/>
    </w:p>
    <w:p w14:paraId="502778B7" w14:textId="154EDEEC" w:rsidR="00A017E1" w:rsidRDefault="00A017E1" w:rsidP="00A017E1">
      <w:pPr>
        <w:rPr>
          <w:lang w:val="en-US"/>
        </w:rPr>
      </w:pPr>
    </w:p>
    <w:p w14:paraId="353CD4F2" w14:textId="0292B94A" w:rsidR="001B022B" w:rsidRDefault="005E5112" w:rsidP="00A017E1">
      <w:pPr>
        <w:rPr>
          <w:lang w:val="en-US"/>
        </w:rPr>
      </w:pPr>
      <w:r>
        <w:rPr>
          <w:lang w:val="en-US"/>
        </w:rPr>
        <w:t xml:space="preserve">Several authors have pointed out that research on naturalness is not sufficiently rooted in theory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A3LTIxVDIwOjQwOjI2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A3LTIxVDIwOjQwOjI2IiwiUHJvamVjdCI6eyIkcmVmIjoiNSJ9fSwiVXNlTnVtYmVyaW5nVHlwZU9mUGFyZW50RG9jdW1lbnQiOmZhbHNlfV0sIkZvcm1hdHRlZFRleHQiOnsiJGlkIjoiMjUiLCJDb3VudCI6MSwiVGV4dFVuaXRzIjpbeyIkaWQiOiIyNiIsIkZvbnRTdHlsZSI6eyIkaWQiOiIyNyIsIk5ldXRyYWwiOnRydWV9LCJSZWFkaW5nT3JkZXIiOjEsIlRleHQiOiJbNDAsNzhdIn1dfSwiVGFnIjoiQ2l0YXZpUGxhY2Vob2xkZXIjZWQ4ODdmMGItMzRjYy00OGU0LTgyOGUtYjZlM2MxZDhhNjE0IiwiVGV4dCI6Ils0MCw3OF0iLCJXQUlWZXJzaW9uIjoiNi4xMS4wLjAifQ==}</w:instrText>
          </w:r>
          <w:r w:rsidR="00701727">
            <w:rPr>
              <w:lang w:val="en-US"/>
            </w:rPr>
            <w:fldChar w:fldCharType="separate"/>
          </w:r>
          <w:r w:rsidR="003328F6">
            <w:rPr>
              <w:lang w:val="en-US"/>
            </w:rPr>
            <w:t>[40,78]</w:t>
          </w:r>
          <w:r w:rsidR="00701727">
            <w:rPr>
              <w:lang w:val="en-US"/>
            </w:rPr>
            <w:fldChar w:fldCharType="end"/>
          </w:r>
        </w:sdtContent>
      </w:sdt>
      <w:r>
        <w:rPr>
          <w:lang w:val="en-US"/>
        </w:rPr>
        <w:t xml:space="preserve">. As discussed in section </w:t>
      </w:r>
      <w:r w:rsidRPr="00F465C1">
        <w:rPr>
          <w:color w:val="C00000"/>
          <w:lang w:val="en-US"/>
        </w:rPr>
        <w:t>2.4</w:t>
      </w:r>
      <w:r>
        <w:rPr>
          <w:lang w:val="en-US"/>
        </w:rPr>
        <w:t>, the strongly applied orientation of the field comes at the expense of basic research, although several influential models on voice perception offer good staring points</w:t>
      </w:r>
      <w:r w:rsidR="006049B7">
        <w:rPr>
          <w:lang w:val="en-US"/>
        </w:rPr>
        <w:t>:</w:t>
      </w:r>
      <w:r>
        <w:rPr>
          <w:lang w:val="en-US"/>
        </w:rPr>
        <w:t xml:space="preserve"> The </w:t>
      </w:r>
      <w:r w:rsidR="00F465C1">
        <w:rPr>
          <w:lang w:val="en-US"/>
        </w:rPr>
        <w:t>voice</w:t>
      </w:r>
      <w:r>
        <w:rPr>
          <w:lang w:val="en-US"/>
        </w:rPr>
        <w:t xml:space="preserve">-space model proposed by </w:t>
      </w:r>
      <w:r w:rsidR="006049B7" w:rsidRPr="006049B7">
        <w:rPr>
          <w:color w:val="C00000"/>
          <w:lang w:val="en-US"/>
        </w:rPr>
        <w:t>Quelle</w:t>
      </w:r>
      <w:r w:rsidR="006049B7">
        <w:rPr>
          <w:lang w:val="en-US"/>
        </w:rPr>
        <w:t xml:space="preserve"> represents voices in terms of their acoustic deviation from one another or a potential reference. The functional model by </w:t>
      </w:r>
      <w:sdt>
        <w:sdtPr>
          <w:rPr>
            <w:lang w:val="en-US"/>
          </w:rPr>
          <w:alias w:val="To edit, see citavi.com/edit"/>
          <w:tag w:val="CitaviPlaceholder#94b3fc51-329e-4ac2-a7b3-dd4de8805961"/>
          <w:id w:val="1680935002"/>
          <w:placeholder>
            <w:docPart w:val="DefaultPlaceholder_-1854013440"/>
          </w:placeholder>
        </w:sdtPr>
        <w:sdtContent>
          <w:r w:rsidR="00701727">
            <w:rPr>
              <w:lang w:val="en-US"/>
            </w:rPr>
            <w:fldChar w:fldCharType="begin"/>
          </w:r>
          <w:r w:rsidR="007D5C69">
            <w:rPr>
              <w:lang w:val="en-US"/>
            </w:rPr>
            <w:instrText>ADDIN CitaviPlaceholder{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1MzAxNzUzIiwiVXJpU3RyaW5nIjoiaHR0cDovL3d3dy5uY2JpLm5sbS5uaWguZ292L3B1Ym1lZC8xNTMwMTc1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5YjkzZTI3Ny1kZDQ0LTQ4NTUtYmQ4NC01OWMzZWY3ZWJkZDUiLCJNb2RpZmllZE9uIjoiMjAxOS0wMi0yMVQxMjo1MD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0aWNzLjIwMDQuMDEuMDA4IiwiVXJpU3RyaW5nIjoiaHR0cHM6Ly9kb2kub3JnLzEwLjEwMTYvai50aWNzLjIwMDQuMDEuMDA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lhODc5Zjg3LTUzOWYtNDBiYS04ODM1LWY0ZjQxN2RhZjE5OCIsIk1vZGlmaWVkT24iOiIyMDE5LTAyLTIxVDEyOjUwOjU0IiwiUHJvamVjdCI6eyIkcmVmIjoiNSJ9fV0sIk51bWJlciI6IjMiLCJPcmdhbml6YXRpb25zIjpbXSwiT3RoZXJzSW52b2x2ZWQiOltdLCJQYWdlUmFuZ2UiOiI8c3A+XHJcbiAgPG4+MTI5PC9uPlxyXG4gIDxpbj50cnVlPC9pbj5cclxuICA8b3M+MTI5PC9vcz5cclxuICA8cHM+MTI5PC9wcz5cclxuPC9zcD5cclxuPGVwPlxyXG4gIDxuPjEzNTwvbj5cclxuICA8aW4+dHJ1ZTwvaW4+XHJcbiAgPG9zPjEzNTwvb3M+XHJcbiAgPHBzPjEzNTwvcHM+XHJcbjwvZXA+XHJcbjxvcz4xMjktMzU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}</w:instrText>
          </w:r>
          <w:r w:rsidR="00701727">
            <w:rPr>
              <w:lang w:val="en-US"/>
            </w:rPr>
            <w:fldChar w:fldCharType="separate"/>
          </w:r>
          <w:r w:rsidR="007D5C69">
            <w:rPr>
              <w:lang w:val="en-US"/>
            </w:rPr>
            <w:t>10</w:t>
          </w:r>
          <w:r w:rsidR="00701727">
            <w:rPr>
              <w:lang w:val="en-US"/>
            </w:rPr>
            <w:fldChar w:fldCharType="end"/>
          </w:r>
        </w:sdtContent>
      </w:sdt>
      <w:r w:rsidR="00701727">
        <w:rPr>
          <w:lang w:val="en-US"/>
        </w:rPr>
        <w:t xml:space="preserve"> </w:t>
      </w:r>
      <w:sdt>
        <w:sdtPr>
          <w:rPr>
            <w:lang w:val="en-US"/>
          </w:rPr>
          <w:alias w:val="To edit, see citavi.com/edit"/>
          <w:tag w:val="CitaviPlaceholder#ff451187-6cc3-4574-a4c4-aecce10fcf57"/>
          <w:id w:val="1660802086"/>
          <w:placeholder>
            <w:docPart w:val="DefaultPlaceholder_-1854013440"/>
          </w:placeholder>
        </w:sdtPr>
        <w:sdtContent>
          <w:r w:rsidR="00701727">
            <w:rPr>
              <w:lang w:val="en-US"/>
            </w:rPr>
            <w:fldChar w:fldCharType="begin"/>
          </w:r>
          <w:r w:rsidR="007D5C69">
            <w:rPr>
              <w:lang w:val="en-US"/>
            </w:rPr>
            <w:instrText>ADDIN CitaviPlaceholder{eyIkaWQiOiIxIiwiJHR5cGUiOiJTd2lzc0FjYWRlbWljLkNpdGF2aS5DaXRhdGlvbnMuV29yZFBsYWNlaG9sZGVyLCBTd2lzc0FjYWRlbWljLkNpdGF2aSIsIkFzc29jaWF0ZVdpdGhQbGFjZWhvbGRlclRhZyI6IkNpdGF2aVBsYWNlaG9sZGVyIzk0YjNmYzUxLTMyOWUtNGFjMi1hN2IzLWRkNGRlODgwNTk2MSIsIkVudHJpZXMiOlt7IiRpZCI6IjIiLCIkdHlwZSI6IlN3aXNzQWNhZGVtaWMuQ2l0YXZpLkNpdGF0aW9ucy5Xb3JkUGxhY2Vob2xkZXJFbnRyeSwgU3dpc3NBY2FkZW1pYy5DaXRhdmkiLCJJZCI6IjU0MTYxMDNkLTRhMDYtNGI2MS05ZDA4LTA1NWJiZjJiN2E5NyIsIlJhbmdlTGVuZ3RoIjo0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A3LTE2VDExOjExOjE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WzEwXSJ9XX0sIlRhZyI6IkNpdGF2aVBsYWNlaG9sZGVyI2ZmNDUxMTg3LTZjYzMtNDU3NC1hNGM0LWFlY2NlMTBmY2Y1NyIsIlRleHQiOiJbMTBdIiwiV0FJVmVyc2lvbiI6IjYuMTEuMC4wIn0=}</w:instrText>
          </w:r>
          <w:r w:rsidR="00701727">
            <w:rPr>
              <w:lang w:val="en-US"/>
            </w:rPr>
            <w:fldChar w:fldCharType="separate"/>
          </w:r>
          <w:r w:rsidR="007D5C69">
            <w:rPr>
              <w:lang w:val="en-US"/>
            </w:rPr>
            <w:t>[10]</w:t>
          </w:r>
          <w:r w:rsidR="00701727">
            <w:rPr>
              <w:lang w:val="en-US"/>
            </w:rPr>
            <w:fldChar w:fldCharType="end"/>
          </w:r>
        </w:sdtContent>
      </w:sdt>
      <w:r w:rsidR="00701727">
        <w:rPr>
          <w:lang w:val="en-US"/>
        </w:rPr>
        <w:t xml:space="preserve"> </w:t>
      </w:r>
      <w:r w:rsidR="006049B7">
        <w:rPr>
          <w:lang w:val="en-US"/>
        </w:rPr>
        <w:t>assume</w:t>
      </w:r>
      <w:r w:rsidR="00F465C1">
        <w:rPr>
          <w:lang w:val="en-US"/>
        </w:rPr>
        <w:t>s</w:t>
      </w:r>
      <w:r w:rsidR="006049B7">
        <w:rPr>
          <w:lang w:val="en-US"/>
        </w:rPr>
        <w:t xml:space="preserve"> that an initial structural analysis of voices is followed by dissociable pathways processing vocal speech analysis, vocal affect analysis and voice recognition. Recently, </w:t>
      </w:r>
      <w:sdt>
        <w:sdtPr>
          <w:rPr>
            <w:lang w:val="en-US"/>
          </w:rPr>
          <w:alias w:val="To edit, see citavi.com/edit"/>
          <w:tag w:val="CitaviPlaceholder#10b0afd0-9099-417e-b30d-e283718bb6d3"/>
          <w:id w:val="-531730663"/>
          <w:placeholder>
            <w:docPart w:val="DefaultPlaceholder_-1854013440"/>
          </w:placeholder>
        </w:sdtPr>
        <w:sdtContent>
          <w:r w:rsidR="00701727">
            <w:rPr>
              <w:lang w:val="en-US"/>
            </w:rPr>
            <w:fldChar w:fldCharType="begin"/>
          </w:r>
          <w:r w:rsidR="003328F6">
            <w:rPr>
              <w:lang w:val="en-US"/>
            </w:rPr>
            <w:instrText>ADDIN CitaviPlaceholder{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4L3M0NDI3MS0wMjMtMDAwMDEtNCIsIlVyaVN0cmluZyI6Imh0dHBzOi8vZG9pLm9yZy8xMC4xMDM4L3M0NDI3MS0wMjMtMDAwMDEtN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}</w:instrText>
          </w:r>
          <w:r w:rsidR="00701727">
            <w:rPr>
              <w:lang w:val="en-US"/>
            </w:rPr>
            <w:fldChar w:fldCharType="separate"/>
          </w:r>
          <w:r w:rsidR="003328F6">
            <w:rPr>
              <w:lang w:val="en-US"/>
            </w:rPr>
            <w:t>43</w:t>
          </w:r>
          <w:r w:rsidR="00701727">
            <w:rPr>
              <w:lang w:val="en-US"/>
            </w:rPr>
            <w:fldChar w:fldCharType="end"/>
          </w:r>
        </w:sdtContent>
      </w:sdt>
      <w:r w:rsidR="00701727">
        <w:rPr>
          <w:lang w:val="en-US"/>
        </w:rPr>
        <w:t xml:space="preserve"> </w:t>
      </w:r>
      <w:sdt>
        <w:sdtPr>
          <w:rPr>
            <w:lang w:val="en-US"/>
          </w:rPr>
          <w:alias w:val="To edit, see citavi.com/edit"/>
          <w:tag w:val="CitaviPlaceholder#9e9e8853-7bc8-41dd-bb64-1379e06b5f7c"/>
          <w:id w:val="-1999408831"/>
          <w:placeholder>
            <w:docPart w:val="DefaultPlaceholder_-1854013440"/>
          </w:placeholder>
        </w:sdtPr>
        <w:sdtContent>
          <w:r w:rsidR="00701727">
            <w:rPr>
              <w:lang w:val="en-US"/>
            </w:rPr>
            <w:fldChar w:fldCharType="begin"/>
          </w:r>
          <w:r w:rsidR="003328F6">
            <w:rPr>
              <w:lang w:val="en-US"/>
            </w:rPr>
            <w:instrText>ADDIN CitaviPlaceholder{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zgvczQ0MjcxLTAyMy0wMDAwMS00IiwiVXJpU3RyaW5nIjoiaHR0cHM6Ly9kb2kub3JnLzEwLjEwMzgvczQ0MjcxLTAyMy0wMDAwMS0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lcmlvZGljYWwiOnsiJGlkIjoiMTA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wNy0yMVQyMDo0MDoyN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ls0M10ifV19LCJUYWciOiJDaXRhdmlQbGFjZWhvbGRlciM5ZTllODg1My03YmM4LTQxZGQtYmI2NC0xMzc5ZTA2YjVmN2MiLCJUZXh0IjoiWzQzXSIsIldBSVZlcnNpb24iOiI2LjExLjAuMCJ9}</w:instrText>
          </w:r>
          <w:r w:rsidR="00701727">
            <w:rPr>
              <w:lang w:val="en-US"/>
            </w:rPr>
            <w:fldChar w:fldCharType="separate"/>
          </w:r>
          <w:r w:rsidR="003328F6">
            <w:rPr>
              <w:lang w:val="en-US"/>
            </w:rPr>
            <w:t>[43]</w:t>
          </w:r>
          <w:r w:rsidR="00701727">
            <w:rPr>
              <w:lang w:val="en-US"/>
            </w:rPr>
            <w:fldChar w:fldCharType="end"/>
          </w:r>
        </w:sdtContent>
      </w:sdt>
      <w:r w:rsidR="00701727">
        <w:rPr>
          <w:lang w:val="en-US"/>
        </w:rPr>
        <w:t xml:space="preserve"> </w:t>
      </w:r>
      <w:r w:rsidR="006049B7">
        <w:rPr>
          <w:lang w:val="en-US"/>
        </w:rPr>
        <w:t>integrated these previous models in a unifying framework, explaining how listeners form multiple impressions about both familiar and unfamiliar voices. Commonly studie</w:t>
      </w:r>
      <w:r w:rsidR="00535AEF">
        <w:rPr>
          <w:lang w:val="en-US"/>
        </w:rPr>
        <w:t xml:space="preserve">d person characteristics include identity, gender, age, emotion and personality of speakers. </w:t>
      </w:r>
    </w:p>
    <w:p w14:paraId="1849E33D" w14:textId="71EE6AAA" w:rsidR="005E5112" w:rsidRDefault="00535AEF" w:rsidP="00A017E1">
      <w:pPr>
        <w:rPr>
          <w:lang w:val="en-US"/>
        </w:rPr>
      </w:pPr>
      <w:r>
        <w:rPr>
          <w:lang w:val="en-US"/>
        </w:rPr>
        <w:t>Although voice naturalness is in principle covered by these models, it is never explicitly mentioned. This is particularly intriguing against the backdrop of a questions that has prompted extensive debate and empirical efforts in basic voice research: Are voices special (</w:t>
      </w:r>
      <w:r w:rsidRPr="00535AEF">
        <w:rPr>
          <w:color w:val="C00000"/>
          <w:lang w:val="en-US"/>
        </w:rPr>
        <w:t>Belin 2011</w:t>
      </w:r>
      <w:r>
        <w:rPr>
          <w:lang w:val="en-US"/>
        </w:rPr>
        <w:t>)? In other words, do voices recruit network and resources in the brain that are not recruited by other types of acoustic stimuli</w:t>
      </w:r>
      <w:r w:rsidR="001B022B">
        <w:rPr>
          <w:lang w:val="en-US"/>
        </w:rPr>
        <w:t>?</w:t>
      </w:r>
      <w:r>
        <w:rPr>
          <w:lang w:val="en-US"/>
        </w:rPr>
        <w:t xml:space="preserve"> </w:t>
      </w:r>
      <w:r w:rsidR="001B022B">
        <w:rPr>
          <w:lang w:val="en-US"/>
        </w:rPr>
        <w:t xml:space="preserve">Voices with varying degrees of naturalness provide a powerful tool to shed new light on this debate. </w:t>
      </w:r>
      <w:commentRangeStart w:id="31"/>
      <w:commentRangeStart w:id="32"/>
      <w:r w:rsidR="001B022B">
        <w:rPr>
          <w:lang w:val="en-US"/>
        </w:rPr>
        <w:t xml:space="preserve">What makes human voices special? What makes natural voices special? </w:t>
      </w:r>
      <w:commentRangeEnd w:id="31"/>
      <w:r w:rsidR="00083C4F">
        <w:rPr>
          <w:rStyle w:val="Kommentarzeichen"/>
        </w:rPr>
        <w:commentReference w:id="31"/>
      </w:r>
      <w:commentRangeEnd w:id="32"/>
      <w:r w:rsidR="00D94355">
        <w:rPr>
          <w:rStyle w:val="Kommentarzeichen"/>
        </w:rPr>
        <w:commentReference w:id="32"/>
      </w:r>
      <w:r w:rsidR="001B022B">
        <w:rPr>
          <w:lang w:val="en-US"/>
        </w:rPr>
        <w:t xml:space="preserve">In a nutshell, trying to understand the impact of naturalness on voice perception means trying to answer these questions. </w:t>
      </w:r>
    </w:p>
    <w:p w14:paraId="66A2B943" w14:textId="17EAEEB9" w:rsidR="005E5112" w:rsidRPr="00847DC1" w:rsidRDefault="001B022B" w:rsidP="00847DC1">
      <w:pPr>
        <w:rPr>
          <w:lang w:val="en-US"/>
        </w:rPr>
      </w:pPr>
      <w:r>
        <w:rPr>
          <w:lang w:val="en-US"/>
        </w:rPr>
        <w:t>This is not all. R</w:t>
      </w:r>
      <w:r w:rsidR="00535AEF">
        <w:rPr>
          <w:lang w:val="en-US"/>
        </w:rPr>
        <w:t xml:space="preserve">ooting naturalness research in voice perception theory prompts </w:t>
      </w:r>
      <w:r>
        <w:rPr>
          <w:lang w:val="en-US"/>
        </w:rPr>
        <w:t xml:space="preserve">further </w:t>
      </w:r>
      <w:r w:rsidR="00535AEF">
        <w:rPr>
          <w:lang w:val="en-US"/>
        </w:rPr>
        <w:t xml:space="preserve">crucial </w:t>
      </w:r>
      <w:r w:rsidR="00F465C1">
        <w:rPr>
          <w:lang w:val="en-US"/>
        </w:rPr>
        <w:t xml:space="preserve">questions </w:t>
      </w:r>
      <w:r w:rsidR="00535AEF">
        <w:rPr>
          <w:lang w:val="en-US"/>
        </w:rPr>
        <w:t xml:space="preserve">that </w:t>
      </w:r>
      <w:r>
        <w:rPr>
          <w:lang w:val="en-US"/>
        </w:rPr>
        <w:t>are not fully</w:t>
      </w:r>
      <w:r w:rsidR="00535AEF">
        <w:rPr>
          <w:lang w:val="en-US"/>
        </w:rPr>
        <w:t xml:space="preserve"> answered</w:t>
      </w:r>
      <w:r>
        <w:rPr>
          <w:lang w:val="en-US"/>
        </w:rPr>
        <w:t xml:space="preserve"> yet</w:t>
      </w:r>
      <w:r w:rsidR="00535AEF">
        <w:rPr>
          <w:lang w:val="en-US"/>
        </w:rPr>
        <w:t>.</w:t>
      </w:r>
      <w:r>
        <w:rPr>
          <w:lang w:val="en-US"/>
        </w:rPr>
        <w:t xml:space="preserve"> First, to which degree is naturalness a threat to ecological validity (</w:t>
      </w:r>
      <w:r w:rsidRPr="00F465C1">
        <w:rPr>
          <w:color w:val="C00000"/>
          <w:lang w:val="en-US"/>
        </w:rPr>
        <w:t>Nussbaum 2023</w:t>
      </w:r>
      <w:r>
        <w:rPr>
          <w:lang w:val="en-US"/>
        </w:rPr>
        <w:t>)? Many voice researchers use acoustic manipulation such as voice morphing which could have unintended side effects on perceived naturalness. If this can</w:t>
      </w:r>
      <w:r w:rsidR="00BD5E03">
        <w:rPr>
          <w:lang w:val="en-US"/>
        </w:rPr>
        <w:t>n</w:t>
      </w:r>
      <w:r>
        <w:rPr>
          <w:lang w:val="en-US"/>
        </w:rPr>
        <w:t xml:space="preserve">ot be avoided, </w:t>
      </w:r>
      <w:r w:rsidR="00DA3458">
        <w:rPr>
          <w:lang w:val="en-US"/>
        </w:rPr>
        <w:t xml:space="preserve">perceived naturalness </w:t>
      </w:r>
      <w:r>
        <w:rPr>
          <w:lang w:val="en-US"/>
        </w:rPr>
        <w:t>should be at least quantified</w:t>
      </w:r>
      <w:r w:rsidR="00DA3458">
        <w:rPr>
          <w:lang w:val="en-US"/>
        </w:rPr>
        <w:t>, and where possible be considered as a moderating variable</w:t>
      </w:r>
      <w:r>
        <w:rPr>
          <w:lang w:val="en-US"/>
        </w:rPr>
        <w:t xml:space="preserve">. Second, how does </w:t>
      </w:r>
      <w:r w:rsidR="00847DC1">
        <w:rPr>
          <w:lang w:val="en-US"/>
        </w:rPr>
        <w:t xml:space="preserve">naturalness interact with the processing of other voice characteristics? For example, first insights into the interplay of naturalness and emotionality suggest </w:t>
      </w:r>
      <w:r w:rsidR="00BD5E03">
        <w:rPr>
          <w:lang w:val="en-US"/>
        </w:rPr>
        <w:lastRenderedPageBreak/>
        <w:t>that […]</w:t>
      </w:r>
      <w:r w:rsidR="00847DC1">
        <w:rPr>
          <w:lang w:val="en-US"/>
        </w:rPr>
        <w:t xml:space="preserve"> (</w:t>
      </w:r>
      <w:proofErr w:type="spellStart"/>
      <w:r w:rsidR="00847DC1" w:rsidRPr="00847DC1">
        <w:rPr>
          <w:color w:val="C00000"/>
          <w:lang w:val="en-US"/>
        </w:rPr>
        <w:t>Quellen</w:t>
      </w:r>
      <w:proofErr w:type="spellEnd"/>
      <w:r w:rsidR="00847DC1">
        <w:rPr>
          <w:color w:val="C00000"/>
          <w:lang w:val="en-US"/>
        </w:rPr>
        <w:t>, shall I go into detail?</w:t>
      </w:r>
      <w:r w:rsidR="00847DC1">
        <w:rPr>
          <w:lang w:val="en-US"/>
        </w:rPr>
        <w:t xml:space="preserve">). </w:t>
      </w:r>
      <w:r w:rsidR="00E238F4">
        <w:rPr>
          <w:lang w:val="en-US"/>
        </w:rPr>
        <w:t>Third, [</w:t>
      </w:r>
      <w:proofErr w:type="spellStart"/>
      <w:r w:rsidR="00E238F4" w:rsidRPr="00E238F4">
        <w:rPr>
          <w:color w:val="C00000"/>
          <w:lang w:val="en-US"/>
        </w:rPr>
        <w:t>ToDo</w:t>
      </w:r>
      <w:proofErr w:type="spellEnd"/>
      <w:r w:rsidR="00E238F4" w:rsidRPr="00E238F4">
        <w:rPr>
          <w:color w:val="C00000"/>
          <w:lang w:val="en-US"/>
        </w:rPr>
        <w:t xml:space="preserve">, brain </w:t>
      </w:r>
      <w:proofErr w:type="gramStart"/>
      <w:r w:rsidR="00E238F4" w:rsidRPr="00E238F4">
        <w:rPr>
          <w:color w:val="C00000"/>
          <w:lang w:val="en-US"/>
        </w:rPr>
        <w:t>data?</w:t>
      </w:r>
      <w:r w:rsidR="00E238F4">
        <w:rPr>
          <w:color w:val="C00000"/>
          <w:lang w:val="en-US"/>
        </w:rPr>
        <w:t>,</w:t>
      </w:r>
      <w:proofErr w:type="gramEnd"/>
      <w:r w:rsidR="00E238F4">
        <w:rPr>
          <w:color w:val="C00000"/>
          <w:lang w:val="en-US"/>
        </w:rPr>
        <w:t xml:space="preserve"> or “is naturalness always better than unnaturalness”</w:t>
      </w:r>
      <w:r w:rsidR="00EE6ADB">
        <w:rPr>
          <w:color w:val="C00000"/>
          <w:lang w:val="en-US"/>
        </w:rPr>
        <w:t>, role of experience and learning history</w:t>
      </w:r>
      <w:r w:rsidR="00E238F4">
        <w:rPr>
          <w:lang w:val="en-US"/>
        </w:rPr>
        <w:t xml:space="preserve">] </w:t>
      </w:r>
      <w:r w:rsidR="00847DC1">
        <w:rPr>
          <w:lang w:val="en-US"/>
        </w:rPr>
        <w:t xml:space="preserve">Note that </w:t>
      </w:r>
      <w:r w:rsidR="00F465C1">
        <w:rPr>
          <w:lang w:val="en-US"/>
        </w:rPr>
        <w:t>all</w:t>
      </w:r>
      <w:r w:rsidR="00E238F4">
        <w:rPr>
          <w:lang w:val="en-US"/>
        </w:rPr>
        <w:t xml:space="preserve"> of </w:t>
      </w:r>
      <w:r w:rsidR="00847DC1">
        <w:rPr>
          <w:lang w:val="en-US"/>
        </w:rPr>
        <w:t xml:space="preserve">these questions are of relevance beyond the vocal modality. </w:t>
      </w:r>
      <w:r w:rsidR="00A74F68">
        <w:rPr>
          <w:lang w:val="en-US"/>
        </w:rPr>
        <w:t>For fac</w:t>
      </w:r>
      <w:r w:rsidR="00D743C8">
        <w:rPr>
          <w:lang w:val="en-US"/>
        </w:rPr>
        <w:t>es</w:t>
      </w:r>
      <w:r w:rsidR="00A74F68">
        <w:rPr>
          <w:lang w:val="en-US"/>
        </w:rPr>
        <w:t xml:space="preserve">, </w:t>
      </w:r>
      <w:r w:rsidR="00DA3458">
        <w:rPr>
          <w:lang w:val="en-US"/>
        </w:rPr>
        <w:t xml:space="preserve">several </w:t>
      </w:r>
      <w:r w:rsidR="00F465C1">
        <w:rPr>
          <w:lang w:val="en-US"/>
        </w:rPr>
        <w:t>of these aspects are covered</w:t>
      </w:r>
      <w:r w:rsidR="00D743C8">
        <w:rPr>
          <w:lang w:val="en-US"/>
        </w:rPr>
        <w:t xml:space="preserve"> in</w:t>
      </w:r>
      <w:r w:rsidR="00A74F68">
        <w:rPr>
          <w:lang w:val="en-US"/>
        </w:rPr>
        <w:t xml:space="preserve"> recent meta-analysis</w:t>
      </w:r>
      <w:r w:rsidR="00E238F4">
        <w:rPr>
          <w:lang w:val="en-US"/>
        </w:rPr>
        <w:t xml:space="preserve"> (</w:t>
      </w:r>
      <w:r w:rsidR="00E238F4" w:rsidRPr="00E238F4">
        <w:rPr>
          <w:color w:val="C00000"/>
          <w:lang w:val="en-US"/>
        </w:rPr>
        <w:t>Miller 2023</w:t>
      </w:r>
      <w:r w:rsidR="00E238F4">
        <w:rPr>
          <w:lang w:val="en-US"/>
        </w:rPr>
        <w:t>)</w:t>
      </w:r>
      <w:r w:rsidR="00A74F68">
        <w:rPr>
          <w:lang w:val="en-US"/>
        </w:rPr>
        <w:t xml:space="preserve"> </w:t>
      </w:r>
    </w:p>
    <w:p w14:paraId="4ED20A8B" w14:textId="7C0B932E" w:rsidR="005E5112" w:rsidRPr="005E5112" w:rsidRDefault="005E5112" w:rsidP="005E5112">
      <w:pPr>
        <w:rPr>
          <w:color w:val="C00000"/>
          <w:lang w:val="en-US"/>
        </w:rPr>
      </w:pPr>
      <w:r w:rsidRPr="005E5112">
        <w:rPr>
          <w:color w:val="C00000"/>
          <w:lang w:val="en-US"/>
        </w:rPr>
        <w:t>(</w:t>
      </w:r>
      <w:r w:rsidR="00BD5E03">
        <w:rPr>
          <w:color w:val="C00000"/>
          <w:lang w:val="en-US"/>
        </w:rPr>
        <w:t xml:space="preserve">grade </w:t>
      </w:r>
      <w:proofErr w:type="spellStart"/>
      <w:r w:rsidR="00BD5E03">
        <w:rPr>
          <w:color w:val="C00000"/>
          <w:lang w:val="en-US"/>
        </w:rPr>
        <w:t>noch</w:t>
      </w:r>
      <w:proofErr w:type="spellEnd"/>
      <w:r w:rsidR="00BD5E03">
        <w:rPr>
          <w:color w:val="C00000"/>
          <w:lang w:val="en-US"/>
        </w:rPr>
        <w:t xml:space="preserve"> </w:t>
      </w:r>
      <w:proofErr w:type="spellStart"/>
      <w:r w:rsidR="00BD5E03">
        <w:rPr>
          <w:color w:val="C00000"/>
          <w:lang w:val="en-US"/>
        </w:rPr>
        <w:t>ein</w:t>
      </w:r>
      <w:proofErr w:type="spellEnd"/>
      <w:r w:rsidR="00BD5E03">
        <w:rPr>
          <w:color w:val="C00000"/>
          <w:lang w:val="en-US"/>
        </w:rPr>
        <w:t xml:space="preserve"> </w:t>
      </w:r>
      <w:proofErr w:type="spellStart"/>
      <w:r w:rsidR="00BD5E03">
        <w:rPr>
          <w:color w:val="C00000"/>
          <w:lang w:val="en-US"/>
        </w:rPr>
        <w:t>ziemlicher</w:t>
      </w:r>
      <w:proofErr w:type="spellEnd"/>
      <w:r w:rsidR="00BD5E03">
        <w:rPr>
          <w:color w:val="C00000"/>
          <w:lang w:val="en-US"/>
        </w:rPr>
        <w:t xml:space="preserve"> </w:t>
      </w:r>
      <w:proofErr w:type="spellStart"/>
      <w:r w:rsidR="00BD5E03">
        <w:rPr>
          <w:color w:val="C00000"/>
          <w:lang w:val="en-US"/>
        </w:rPr>
        <w:t>Flickenteppich</w:t>
      </w:r>
      <w:proofErr w:type="spellEnd"/>
      <w:proofErr w:type="gramStart"/>
      <w:r w:rsidR="00BD5E03">
        <w:rPr>
          <w:color w:val="C00000"/>
          <w:lang w:val="en-US"/>
        </w:rPr>
        <w:t>…,</w:t>
      </w:r>
      <w:r w:rsidRPr="005E5112">
        <w:rPr>
          <w:color w:val="C00000"/>
          <w:lang w:val="en-US"/>
        </w:rPr>
        <w:t>this</w:t>
      </w:r>
      <w:proofErr w:type="gramEnd"/>
      <w:r w:rsidRPr="005E5112">
        <w:rPr>
          <w:color w:val="C00000"/>
          <w:lang w:val="en-US"/>
        </w:rPr>
        <w:t xml:space="preserve"> is one of the sections where I hope for substantial refinement from </w:t>
      </w:r>
      <w:r w:rsidR="00082093">
        <w:rPr>
          <w:color w:val="C00000"/>
          <w:lang w:val="en-US"/>
        </w:rPr>
        <w:t>collaborators</w:t>
      </w:r>
      <w:r w:rsidR="00DA3458">
        <w:rPr>
          <w:color w:val="C00000"/>
          <w:lang w:val="en-US"/>
        </w:rPr>
        <w:t xml:space="preserve"> – </w:t>
      </w:r>
      <w:proofErr w:type="spellStart"/>
      <w:r w:rsidR="00822483">
        <w:rPr>
          <w:color w:val="C00000"/>
          <w:lang w:val="en-US"/>
        </w:rPr>
        <w:t>Stefan:_</w:t>
      </w:r>
      <w:r w:rsidR="00DA3458">
        <w:rPr>
          <w:color w:val="C00000"/>
          <w:lang w:val="en-US"/>
        </w:rPr>
        <w:t>ok</w:t>
      </w:r>
      <w:proofErr w:type="spellEnd"/>
      <w:r w:rsidR="00DA3458">
        <w:rPr>
          <w:color w:val="C00000"/>
          <w:lang w:val="en-US"/>
        </w:rPr>
        <w:t xml:space="preserve"> can do this, but for now, let´s wait for Sascha´s thoughts</w:t>
      </w:r>
      <w:r w:rsidRPr="005E5112">
        <w:rPr>
          <w:color w:val="C00000"/>
          <w:lang w:val="en-US"/>
        </w:rPr>
        <w:t>)</w:t>
      </w:r>
    </w:p>
    <w:p w14:paraId="7C27EF8F" w14:textId="35C9D4F4" w:rsidR="00A017E1" w:rsidRDefault="00DB4D26" w:rsidP="00A017E1">
      <w:pPr>
        <w:pStyle w:val="berschrift1"/>
        <w:numPr>
          <w:ilvl w:val="0"/>
          <w:numId w:val="7"/>
        </w:numPr>
        <w:rPr>
          <w:lang w:val="en-US"/>
        </w:rPr>
      </w:pPr>
      <w:bookmarkStart w:id="33" w:name="_Toc160791736"/>
      <w:r>
        <w:rPr>
          <w:lang w:val="en-US"/>
        </w:rPr>
        <w:t>Perspectives for future research</w:t>
      </w:r>
      <w:r w:rsidR="00A017E1">
        <w:rPr>
          <w:lang w:val="en-US"/>
        </w:rPr>
        <w:t xml:space="preserve"> </w:t>
      </w:r>
      <w:r w:rsidR="00A017E1" w:rsidRPr="00A017E1">
        <w:rPr>
          <w:lang w:val="en-US"/>
        </w:rPr>
        <w:t>(</w:t>
      </w:r>
      <w:r w:rsidR="00831DF3">
        <w:rPr>
          <w:lang w:val="en-US"/>
        </w:rPr>
        <w:t>4</w:t>
      </w:r>
      <w:r w:rsidR="00A017E1" w:rsidRPr="00A017E1">
        <w:rPr>
          <w:lang w:val="en-US"/>
        </w:rPr>
        <w:t>00)</w:t>
      </w:r>
      <w:bookmarkEnd w:id="33"/>
    </w:p>
    <w:p w14:paraId="1F3F3AD4" w14:textId="579661FA" w:rsidR="00831DF3" w:rsidRDefault="00831DF3" w:rsidP="00831DF3">
      <w:pPr>
        <w:rPr>
          <w:lang w:val="en-US"/>
        </w:rPr>
      </w:pPr>
    </w:p>
    <w:p w14:paraId="52B91DD3" w14:textId="63228DA3" w:rsidR="0065498F" w:rsidRDefault="001F6815" w:rsidP="00D7205B">
      <w:pPr>
        <w:rPr>
          <w:lang w:val="en-US"/>
        </w:rPr>
      </w:pPr>
      <w:r>
        <w:rPr>
          <w:lang w:val="en-US"/>
        </w:rPr>
        <w:t xml:space="preserve">W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Pr>
          <w:lang w:val="en-US"/>
        </w:rPr>
        <w:t>of synthesized versus real 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0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A3LTIxVDIwOjQwOjI2IiwiUHJvamVjdCI6eyIkcmVmIjoiNSJ9fSwiVXNlTnVtYmVyaW5nVHlwZU9mUGFyZW50RG9jdW1lbnQiOmZhbHNlfV0sIkZvcm1hdHRlZFRleHQiOnsiJGlkIjoiMTMiLCJDb3VudCI6MSwiVGV4dFVuaXRzIjpbeyIkaWQiOiIxNCIsIkZvbnRTdHlsZSI6eyIkaWQiOiIxNSIsIk5ldXRyYWwiOnRydWV9LCJSZWFkaW5nT3JkZXIiOjEsIlRleHQiOiJbNTddIn1dfSwiVGFnIjoiQ2l0YXZpUGxhY2Vob2xkZXIjZTZhNGNhZTUtMjk3ZS00ODhiLTkwZTItNmRjOTgyZTNiOWZmIiwiVGV4dCI6Ils1N10iLCJXQUlWZXJzaW9uIjoiNi4xMS4wLjAifQ==}</w:instrText>
          </w:r>
          <w:r w:rsidR="00335405">
            <w:rPr>
              <w:lang w:val="en-US"/>
            </w:rPr>
            <w:fldChar w:fldCharType="separate"/>
          </w:r>
          <w:r w:rsidR="003328F6">
            <w:rPr>
              <w:lang w:val="en-US"/>
            </w:rPr>
            <w:t>[57]</w:t>
          </w:r>
          <w:r w:rsidR="00335405">
            <w:rPr>
              <w:lang w:val="en-US"/>
            </w:rPr>
            <w:fldChar w:fldCharType="end"/>
          </w:r>
        </w:sdtContent>
      </w:sdt>
      <w:r w:rsidR="00335405">
        <w:rPr>
          <w:lang w:val="en-US"/>
        </w:rPr>
        <w:t>)</w:t>
      </w:r>
      <w:r>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0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A3LTIxVDIwOjQwOjI2IiwiUHJvamVjdCI6eyIkcmVmIjoiNSJ9fSwiVXNlTnVtYmVyaW5nVHlwZU9mUGFyZW50RG9jdW1lbnQiOmZhbHNlfV0sIkZvcm1hdHRlZFRleHQiOnsiJGlkIjoiMTgiLCJDb3VudCI6MSwiVGV4dFVuaXRzIjpbeyIkaWQiOiIxOSIsIkZvbnRTdHlsZSI6eyIkaWQiOiIyMCIsIk5ldXRyYWwiOnRydWV9LCJSZWFkaW5nT3JkZXIiOjEsIlRleHQiOiJbNTZdIn1dfSwiVGFnIjoiQ2l0YXZpUGxhY2Vob2xkZXIjZDNiNjQ0ZGEtZDc0Ni00MmNmLThjY2UtMTAzNDU1NzdkZTFkIiwiVGV4dCI6Ils1Nl0iLCJXQUlWZXJzaW9uIjoiNi4xMS4wLjAifQ==}</w:instrText>
          </w:r>
          <w:r w:rsidR="00335405">
            <w:rPr>
              <w:lang w:val="en-US"/>
            </w:rPr>
            <w:fldChar w:fldCharType="separate"/>
          </w:r>
          <w:r w:rsidR="003328F6">
            <w:rPr>
              <w:lang w:val="en-US"/>
            </w:rPr>
            <w:t>[56]</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E63E52">
        <w:rPr>
          <w:lang w:val="en-US"/>
        </w:rPr>
        <w:t xml:space="preserve">it seems clear </w:t>
      </w:r>
      <w:r w:rsidR="00FC2595">
        <w:rPr>
          <w:lang w:val="en-US"/>
        </w:rPr>
        <w:t>how</w:t>
      </w:r>
      <w:r w:rsidR="00E63E52">
        <w:rPr>
          <w:lang w:val="en-US"/>
        </w:rPr>
        <w:t xml:space="preserve"> such</w:t>
      </w:r>
      <w:r w:rsidR="00F2662A">
        <w:rPr>
          <w:lang w:val="en-US"/>
        </w:rPr>
        <w:t xml:space="preserve"> research can </w:t>
      </w:r>
      <w:r w:rsidR="00E63E52">
        <w:rPr>
          <w:lang w:val="en-US"/>
        </w:rPr>
        <w:t xml:space="preserve">inspire 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we believe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157328">
        <w:rPr>
          <w:lang w:val="en-US"/>
        </w:rPr>
        <w:t xml:space="preserve"> and behavior</w:t>
      </w:r>
      <w:r w:rsidR="0065498F">
        <w:rPr>
          <w:lang w:val="en-US"/>
        </w:rPr>
        <w:t xml:space="preserve"> 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TGVuZ3RoIjoz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MywiUmFuZ2VMZW5ndGgiOjMsIlJlZmVyZW5jZUlkIjoiMTc3MzA2ZTctMTA0Yy00NzlhLThmODYtMTkwY2VmMzgzMzg1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U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My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U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yIsIklkIjoiMTc3MzA2ZTctMTA0Yy00NzlhLThmODYtMTkwY2VmMzgzMzg1IiwiTW9kaWZpZWRPbiI6IjIwMjQtMDctMjFUMjA6NDc6MjQiLCJQcm9qZWN0Ijp7IiRyZWYiOiI1In19LCJVc2VOdW1iZXJpbmdUeXBlT2ZQYXJlbnREb2N1bWVudCI6ZmFsc2V9LHsiJGlkIjoiMzQiLCIkdHlwZSI6IlN3aXNzQWNhZGVtaWMuQ2l0YXZpLkNpdGF0aW9ucy5Xb3JkUGxhY2Vob2xkZXJFbnRyeSwgU3dpc3NBY2FkZW1pYy5DaXRhdmkiLCJJZCI6IjYxODZiYzE1LTczMDUtNDYxZS04MzAzLTgxYWUxMDNiMGI3ZSIsIlJhbmdlU3RhcnQiOjYsIlJhbmdlTGVuZ3RoIjozLCJSZWZlcmVuY2VJZCI6IjZhYTQwOGFmLTk3M2EtNGRlZS04OGFlLWZkMTE2ZDE4MDU4OS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Q3MjMwNiIsIlVyaVN0cmluZyI6Imh0dHBzOi8vZGwuYWNtLm9yZy9kb2kvcHJvY2VlZGluZ3MvMTAuMTE0NS8zNDcyMzA2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A6Mzc6MjciLCJNb2RpZmllZEJ5IjoiX0NocmlzdGluZSBOdXNzYmF1bSIsIklkIjoiZGIxYzhmOWEtMWI2Ni00ZjU0LWE2YTgtMWVmNTU3YTlkNzBmIiwiTW9kaWZpZWRPbiI6IjIwMjQtMDEtMDNUMTA6Mzc6Mjc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0NzIzMDYuMzQ3ODMzOCIsIlVyaVN0cmluZyI6Imh0dHBzOi8vZG9pLm9yZy8xMC4xMTQ1LzM0NzIzMDYuMzQ3ODMzO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Q3MjMwNiIsIlVyaVN0cmluZyI6Imh0dHBzOi8vZG9pLm9yZy8xMC4xMTQ1LzM0NzIzMD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ZWIwNjdmYzgtN2RjYy00YmRhLWJkMWYtNzI2MjllYTIyZDgyIiwiTW9kaWZpZWRPbiI6IjIwMjQtMDEtMDNUMTA6Mzc6MjciLCJQcm9qZWN0Ijp7IiRyZWYiOiI1In19XSwiT3JnYW5pemF0aW9ucyI6W10sIk90aGVyc0ludm9sdmVkIjpbXSwiUGxhY2VPZlB1YmxpY2F0aW9uIjoiTmV3IFlvcmssIE5ZLCBVU0EiLCJQdWJsaXNoZXJzIjpbeyIkaWQiOiI1M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wOTo1OSIsIk1vZGlmaWVkQnkiOiJfQ2hyaXN0aW5lIE51c3NiYXVtIiwiSWQiOiJjOTQwOGFkYy01YjlmLTQxNTctYWExZi1jMTEwYTQ3MjM4NjkiLCJNb2RpZmllZE9uIjoiMjAyMy0xMi0wOFQwOTowOTo1OSIsIlByb2plY3QiOnsiJHJlZiI6IjUifX1dLCJPcmdhbml6YXRpb25zIjpbXSwiT3RoZXJzSW52b2x2ZWQiOltdLCJQYWdlUmFuZ2UiOiI8c3A+XHJcbiAgPG4+MTA3NjQ1PC9uPlxyXG4gIDxpbj50cnVlPC9pbj5cclxuICA8b3M+MTA3NjQ1PC9vcz5cclxuICA8cHM+MTA3NjQ1PC9wcz5cclxuPC9zcD5cclxuPG9zPjEwNzY0NTwvb3M+IiwiUGVyaW9kaWNhbCI6eyIkaWQiOiI3O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4Mi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gz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DQiLCIkdHlwZSI6IlN3aXNzQWNhZGVtaWMuQ2l0YXZpLkxvY2F0aW9uLCBTd2lzc0FjYWRlbWljLkNpdGF2aSIsIkFkZHJlc3MiOnsiJGlkIjoiODU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1In19LHsiJGlkIjoiMTI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1In19LHsiJGlkIjoiMTI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NSJ9fSx7IiRpZCI6IjEy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NSJ9fSx7IiRpZCI6IjEy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}</w:instrText>
          </w:r>
          <w:r w:rsidR="0065498F">
            <w:rPr>
              <w:lang w:val="en-US"/>
            </w:rPr>
            <w:fldChar w:fldCharType="separate"/>
          </w:r>
          <w:r w:rsidR="003328F6">
            <w:rPr>
              <w:lang w:val="en-US"/>
            </w:rPr>
            <w:t>[13,22,25,26,29,46,48,53,59,66,73]</w:t>
          </w:r>
          <w:r w:rsidR="0065498F">
            <w:rPr>
              <w:lang w:val="en-US"/>
            </w:rPr>
            <w:fldChar w:fldCharType="end"/>
          </w:r>
        </w:sdtContent>
      </w:sdt>
      <w:r w:rsidR="0065498F">
        <w:rPr>
          <w:lang w:val="en-US"/>
        </w:rPr>
        <w:t xml:space="preserve">. </w:t>
      </w:r>
    </w:p>
    <w:p w14:paraId="346AF870" w14:textId="5FACB288" w:rsidR="000F5E5B" w:rsidRPr="003328F6" w:rsidRDefault="009A6D9E" w:rsidP="00D7205B">
      <w:pPr>
        <w:rPr>
          <w:color w:val="C00000"/>
          <w:lang w:val="en-US"/>
        </w:rPr>
      </w:pPr>
      <w:r w:rsidRPr="003328F6">
        <w:rPr>
          <w:color w:val="C00000"/>
          <w:lang w:val="en-US"/>
        </w:rPr>
        <w:t>This undertaking is worthwhile despite adding a level of complexity</w:t>
      </w:r>
      <w:r w:rsidR="00E63E52" w:rsidRPr="003328F6">
        <w:rPr>
          <w:color w:val="C00000"/>
          <w:lang w:val="en-US"/>
        </w:rPr>
        <w:t>,</w:t>
      </w:r>
      <w:r w:rsidR="000F5E5B" w:rsidRPr="003328F6">
        <w:rPr>
          <w:color w:val="C00000"/>
          <w:lang w:val="en-US"/>
        </w:rPr>
        <w:t xml:space="preserve"> </w:t>
      </w:r>
      <w:r w:rsidRPr="003328F6">
        <w:rPr>
          <w:color w:val="C00000"/>
          <w:lang w:val="en-US"/>
        </w:rPr>
        <w:t>and</w:t>
      </w:r>
      <w:r w:rsidR="00E63E52" w:rsidRPr="003328F6">
        <w:rPr>
          <w:color w:val="C00000"/>
          <w:lang w:val="en-US"/>
        </w:rPr>
        <w:t xml:space="preserve"> we </w:t>
      </w:r>
      <w:r w:rsidRPr="003328F6">
        <w:rPr>
          <w:color w:val="C00000"/>
          <w:lang w:val="en-US"/>
        </w:rPr>
        <w:t>welcome</w:t>
      </w:r>
      <w:r w:rsidR="00E63E52" w:rsidRPr="003328F6">
        <w:rPr>
          <w:color w:val="C00000"/>
          <w:lang w:val="en-US"/>
        </w:rPr>
        <w:t xml:space="preserve"> that </w:t>
      </w:r>
      <w:r w:rsidR="00DF72BD" w:rsidRPr="003328F6">
        <w:rPr>
          <w:color w:val="C00000"/>
          <w:lang w:val="en-US"/>
        </w:rPr>
        <w:t>first</w:t>
      </w:r>
      <w:r w:rsidR="00E63E52" w:rsidRPr="003328F6">
        <w:rPr>
          <w:color w:val="C00000"/>
          <w:lang w:val="en-US"/>
        </w:rPr>
        <w:t xml:space="preserve"> efforts</w:t>
      </w:r>
      <w:r w:rsidR="000F5E5B" w:rsidRPr="003328F6">
        <w:rPr>
          <w:color w:val="C00000"/>
          <w:lang w:val="en-US"/>
        </w:rPr>
        <w:t xml:space="preserve"> </w:t>
      </w:r>
      <w:r w:rsidRPr="003328F6">
        <w:rPr>
          <w:color w:val="C00000"/>
          <w:lang w:val="en-US"/>
        </w:rPr>
        <w:t xml:space="preserve">are currently being </w:t>
      </w:r>
      <w:r w:rsidR="00DF72BD" w:rsidRPr="003328F6">
        <w:rPr>
          <w:color w:val="C00000"/>
          <w:lang w:val="en-US"/>
        </w:rPr>
        <w:t xml:space="preserve">made in this direction </w:t>
      </w:r>
      <w:sdt>
        <w:sdtPr>
          <w:rPr>
            <w:color w:val="C00000"/>
            <w:lang w:val="en-US"/>
          </w:rPr>
          <w:alias w:val="To edit, see citavi.com/edit"/>
          <w:tag w:val="CitaviPlaceholder#052cd7b9-9780-4033-9049-618c69ff4b71"/>
          <w:id w:val="406421182"/>
          <w:placeholder>
            <w:docPart w:val="DefaultPlaceholder_-1854013440"/>
          </w:placeholder>
        </w:sdtPr>
        <w:sdtContent>
          <w:r w:rsidR="00335405" w:rsidRPr="003328F6">
            <w:rPr>
              <w:color w:val="C00000"/>
              <w:lang w:val="en-US"/>
            </w:rPr>
            <w:fldChar w:fldCharType="begin"/>
          </w:r>
          <w:r w:rsidR="003328F6" w:rsidRPr="003328F6">
            <w:rPr>
              <w:color w:val="C00000"/>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NjMTA1LWNkYjAtNDc5Ny1hNzQwLThmOWU1M2M0Y2NkYyIsIlJhbmdlTGVuZ3RoIjozLCJSZWZlcmVuY2VJZCI6Ijc4MTBkMGU1LThlZmMtNGQzZi05YzVkLTE1ZTZlNzMzODky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aGIuMjAyMi4xMDc2NDUiLCJVcmlTdHJpbmciOiJodHRwczovL2RvaS5vcmcvMTAuMTAxNi9qLmNoYi4yMDIyLjEwNzY0N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wOTo1OSIsIk1vZGlmaWVkQnkiOiJfQ2hyaXN0aW5lIE51c3NiYXVtIiwiSWQiOiJjOTQwOGFkYy01YjlmLTQxNTctYWExZi1jMTEwYTQ3MjM4NjkiLCJNb2RpZmllZE9uIjoiMjAyMy0xMi0wOFQwOTowOTo1OSIsIlByb2plY3QiOnsiJHJlZiI6IjUifX1dLCJPcmdhbml6YXRpb25zIjpbXSwiT3RoZXJzSW52b2x2ZWQiOltdLCJQYWdlUmFuZ2UiOiI8c3A+XHJcbiAgPG4+MTA3NjQ1PC9uPlxyXG4gIDxpbj50cnVlPC9pbj5cclxuICA8b3M+MTA3NjQ1PC9vcz5cclxuICA8cHM+MTA3NjQ1PC9wcz5cclxuPC9zcD5cclxuPG9zPjEwNzY0NTwvb3M+IiwiUGVyaW9kaWNhbCI6eyIkaWQiOiIxMy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TYvai5pamhtLjIwMjAuMTAyODIzIiwiVXJpU3RyaW5nIjoiaHR0cHM6Ly9kb2kub3JnLzEwLjEwMTYvai5pamhtLjIwMjAuMTAyODIz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zVDEwOjI0OjIwIiwiTW9kaWZpZWRCeSI6Il9DaHJpc3RpbmUgTnVzc2JhdW0iLCJJZCI6ImMyZWE2MTMwLTc5OTYtNDRlMS1hZTc0LTFmNTExMjZmMzg1MyIsIk1vZGlmaWVkT24iOiIyMDIzLTExLTEzVDEwOjI0OjIwIiwiUHJvamVjdCI6eyIkcmVmIjoiNSJ9fV0sIk9yZ2FuaXphdGlvbnMiOltdLCJPdGhlcnNJbnZvbHZlZCI6W10sIlBhZ2VSYW5nZSI6IjxzcD5cclxuICA8bj4xMDI4MjM8L24+XHJcbiAgPGluPnRydWU8L2luPlxyXG4gIDxvcz4xMDI4MjM8L29zPlxyXG4gIDxwcz4xMDI4MjM8L3BzPlxyXG48L3NwPlxyXG48b3M+MTAyODIzPC9vcz4iLCJQZXJpb2RpY2FsIjp7IiRpZCI6IjIy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A3LTIxVDIwOjQwOjI2IiwiUHJvamVjdCI6eyIkcmVmIjoiNSJ9fSwiVXNlTnVtYmVyaW5nVHlwZU9mUGFyZW50RG9jdW1lbnQiOmZhbHNlfV0sIkZvcm1hdHRlZFRleHQiOnsiJGlkIjoiMjMiLCJDb3VudCI6MSwiVGV4dFVuaXRzIjpbeyIkaWQiOiIyNCIsIkZvbnRTdHlsZSI6eyIkaWQiOiIyNSIsIk5ldXRyYWwiOnRydWV9LCJSZWFkaW5nT3JkZXIiOjEsIlRleHQiOiJbNDYsNDhdIn1dfSwiVGFnIjoiQ2l0YXZpUGxhY2Vob2xkZXIjMDUyY2Q3YjktOTc4MC00MDMzLTkwNDktNjE4YzY5ZmY0YjcxIiwiVGV4dCI6Ils0Niw0OF0iLCJXQUlWZXJzaW9uIjoiNi4xMS4wLjAifQ==}</w:instrText>
          </w:r>
          <w:r w:rsidR="00335405" w:rsidRPr="003328F6">
            <w:rPr>
              <w:color w:val="C00000"/>
              <w:lang w:val="en-US"/>
            </w:rPr>
            <w:fldChar w:fldCharType="separate"/>
          </w:r>
          <w:r w:rsidR="003328F6" w:rsidRPr="003328F6">
            <w:rPr>
              <w:color w:val="C00000"/>
              <w:lang w:val="en-US"/>
            </w:rPr>
            <w:t>[46,48]</w:t>
          </w:r>
          <w:r w:rsidR="00335405" w:rsidRPr="003328F6">
            <w:rPr>
              <w:color w:val="C00000"/>
              <w:lang w:val="en-US"/>
            </w:rPr>
            <w:fldChar w:fldCharType="end"/>
          </w:r>
        </w:sdtContent>
      </w:sdt>
      <w:r w:rsidR="00335405" w:rsidRPr="003328F6">
        <w:rPr>
          <w:color w:val="C00000"/>
          <w:lang w:val="en-US"/>
        </w:rPr>
        <w:t xml:space="preserve">. </w:t>
      </w:r>
    </w:p>
    <w:p w14:paraId="2AE3FB3F" w14:textId="0B8D3438" w:rsidR="000F5E5B" w:rsidRDefault="009A6D9E" w:rsidP="00D7205B">
      <w:pPr>
        <w:rPr>
          <w:lang w:val="en-US"/>
        </w:rPr>
      </w:pPr>
      <w:r>
        <w:rPr>
          <w:lang w:val="en-US"/>
        </w:rPr>
        <w:t xml:space="preserve">From a methodological viewpoint, the combination of voice synthesis methods </w:t>
      </w:r>
      <w:r w:rsidR="002D6C92">
        <w:rPr>
          <w:lang w:val="en-US"/>
        </w:rPr>
        <w:t xml:space="preserve">– especially those </w:t>
      </w:r>
      <w:r>
        <w:rPr>
          <w:lang w:val="en-US"/>
        </w:rPr>
        <w:t>that permit to selectively manipulate target</w:t>
      </w:r>
      <w:r w:rsidR="000F5E5B" w:rsidRPr="000F5E5B">
        <w:rPr>
          <w:lang w:val="en-US"/>
        </w:rPr>
        <w:t xml:space="preserve"> acoustic </w:t>
      </w:r>
      <w:r w:rsidR="002D6C92">
        <w:rPr>
          <w:lang w:val="en-US"/>
        </w:rPr>
        <w:t>parameters</w:t>
      </w:r>
      <w:r w:rsidR="000F5E5B" w:rsidRPr="000F5E5B">
        <w:rPr>
          <w:lang w:val="en-US"/>
        </w:rPr>
        <w:t xml:space="preserve"> of voices </w:t>
      </w:r>
      <w:r w:rsidR="002D6C92">
        <w:rPr>
          <w:lang w:val="en-US"/>
        </w:rPr>
        <w:t xml:space="preserve">– with </w:t>
      </w:r>
      <w:r>
        <w:rPr>
          <w:lang w:val="en-US"/>
        </w:rPr>
        <w:t xml:space="preserve">brain recordings also seems </w:t>
      </w:r>
      <w:r w:rsidR="002D6C92">
        <w:rPr>
          <w:lang w:val="en-US"/>
        </w:rPr>
        <w:t xml:space="preserve">promising. For instance, EEG/ERP recordings provide precise information about when in time </w:t>
      </w:r>
      <w:r w:rsidR="00157328">
        <w:rPr>
          <w:lang w:val="en-US"/>
        </w:rPr>
        <w:t>acoustic</w:t>
      </w:r>
      <w:r w:rsidR="002D6C92">
        <w:rPr>
          <w:lang w:val="en-US"/>
        </w:rPr>
        <w:t xml:space="preserve"> manipulations</w:t>
      </w:r>
      <w:r w:rsidR="00157328">
        <w:rPr>
          <w:lang w:val="en-US"/>
        </w:rPr>
        <w:t xml:space="preserve"> that compromise perceived naturalness</w:t>
      </w:r>
      <w:r w:rsidR="002D6C92">
        <w:rPr>
          <w:lang w:val="en-US"/>
        </w:rPr>
        <w:t xml:space="preserve"> affect neural processing of emotional voices, and how this relates to listeners´ emotion perceptions </w:t>
      </w:r>
      <w:sdt>
        <w:sdtPr>
          <w:rPr>
            <w:lang w:val="en-US"/>
          </w:rPr>
          <w:alias w:val="To edit, see citavi.com/edit"/>
          <w:tag w:val="CitaviPlaceholder#ef014c4a-263c-452e-9899-f724df3ef114"/>
          <w:id w:val="-1030793098"/>
          <w:placeholder>
            <w:docPart w:val="DefaultPlaceholder_-1854013440"/>
          </w:placeholder>
        </w:sdtPr>
        <w:sdtContent>
          <w:r w:rsidR="00335405">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DljODg0LTkzMjYtNDJhMy1hMDYwLTIyOTdhZTQ5ZjQzYSIsIlJhbmdlU3RhcnQiOjYsIlJhbmdlTGVuZ3RoIjo0LCJSZWZlcmVuY2VJZCI6IjliMmE5ODk5LTkwNGEtNDcxOS1iZjhiLWE3NjdlNTdmYWMz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iIsIkNpdGF0aW9uS2V5VXBkYXRlVHlwZSI6MCwiQ29sbGFib3JhdG9ycyI6W10sIkRvaSI6IjEwLjEwOTMvc2Nhbi9uc2FjMDM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QTUM5NzE0NDIyIiwiVXJpU3RyaW5nIjoiaHR0cHM6Ly93d3cubmNiaS5ubG0ubmloLmdvdi9wbWMvYXJ0aWNsZXMvUE1DOTcxNDQy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wMy0wM1QyMTozMDoxOCIsIk1vZGlmaWVkQnkiOiJfQ2hyaXN0aW5lIE51c3NiYXVtIiwiSWQiOiI2OTg0MzIyZS0yMTdmLTQ1NmMtYTI1OC0xYTNjYTNiNmU0MjIiLCJNb2RpZmllZE9uIjoiMjAyMy0wMy0wM1QyMTozMDox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OTMvc2Nhbi9uc2FjMDMzIiwiVXJpU3RyaW5nIjoiaHR0cHM6Ly9kb2kub3JnLzEwLjEwOTMvc2Nhbi9uc2FjMDM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wOjE4IiwiTW9kaWZpZWRCeSI6Il9DaHJpc3RpbmUgTnVzc2JhdW0iLCJJZCI6IjQ3YWY2MzljLTA5ZGItNGU5Zi1hMjYyLTYzNWRhZjIyMTEyMyIsIk1vZGlmaWVkT24iOiIyMDIzLTAzLTAzVDIxOjMwOjE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U1MjIyNDciLCJVcmlTdHJpbmciOiJodHRwOi8vd3d3Lm5jYmkubmxtLm5paC5nb3YvcHVibWVkLzM1NTIyMjQ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NCIsIkNpdGF0aW9uS2V5VXBkYXRlVHlwZSI6MCwiQ29sbGFib3JhdG9ycyI6W10sIkRhdGUyIjoiMTQuMDMuMjAyNCIsIkRvaSI6IjEwLjExODYvczEyOTE2LTAyNC0wMzM0MS15IiwiRWRpdG9ycyI6W10sIkV2YWx1YXRpb25Db21wbGV4aXR5IjowLCJFdmFsdWF0aW9uU291cmNlVGV4dEZvcm1hdCI6MCwiR3JvdXBzIjpbXSwiSGFzTGFiZWwxIjpmYWxzZSwiSGFzTGFiZWwyIjpmYWxzZSwiS2V5d29yZHMiOltdLCJMYW5ndWFnZSI6ImVuZyIsIkxhbmd1YWdlQ29kZSI6ImVuIi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EwLjExODYvczEyOTE2LTAyNC0wMzM0MS15IiwiVXJpU3RyaW5nIjoiaHR0cHM6Ly9kb2kub3JnLzEwLjExODYvczEyOTE2LTAyNC0wMzM0MS15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xOjE4IiwiTW9kaWZpZWRCeSI6Il9DaHJpc3RpbmUgTnVzc2JhdW0iLCJJZCI6IjUzN2UyZTA1LWZiN2EtNDI3Yi1hODRkLTNhMTRjOTQxMDNkNyIsIk1vZGlmaWVkT24iOiIyMDI0LTA3LTAzVDE0OjMxOjE4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Mzg0ODYyOTMiLCJVcmlTdHJpbmciOiJodHRwOi8vd3d3Lm5jYmkubmxtLm5paC5nb3YvcHVibWVkLzM4NDg2Mjk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E4IiwiTW9kaWZpZWRCeSI6Il9DaHJpc3RpbmUgTnVzc2JhdW0iLCJJZCI6ImU0YTc1ZTk0LWIxNTAtNGNlMS05NWFiLWEwMGE5ZjkwMDA4YSIsIk1vZGlmaWVkT24iOiIyMDI0LTA3LTAzVDE0OjMxOjE4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UE1DMTA5NDE0MjMiLCJVcmlTdHJpbmciOiJodHRwczovL3d3dy5uY2JpLm5sbS5uaWguZ292L3BtYy9hcnRpY2xlcy9QTUMxMDk0MTQyMy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zNSIsIiR0eXBlIjoiU3dpc3NBY2FkZW1pYy5DaXRhdmkuTG9jYXRpb24sIFN3aXNzQWNhZGVtaWMuQ2l0YXZpIiwiQWRkcmVzcyI6eyIkaWQiOiIzNiIsIiR0eXBlIjoiU3dpc3NBY2FkZW1pYy5DaXRhdmkuTGlua2VkUmVzb3VyY2UsIFN3aXNzQWNhZGVtaWMuQ2l0YXZpIiwiTGlua2VkUmVzb3VyY2VUeXBlIjo1LCJPcmlnaW5hbFN0cmluZyI6IjM2NDY1OTY5IiwiVXJpU3RyaW5nIjoiaHR0cDovL3d3dy5uY2JpLm5sbS5uaWguZ292L3B1Ym1lZC8zNjQ2NTk2OS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IxVDE0OjI1OjU3IiwiTW9kaWZpZWRCeSI6Il9DaHJpc3RpbmUgTnVzc2JhdW0iLCJJZCI6IjJmMzY3ZGE3LTMyNTItNGY4OC05YmNiLTZjMzY2ZTA3MTczYiIsIk1vZGlmaWVkT24iOiIyMDIzLTEyLTIxVDE0OjI1OjU3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UE1DOTcxNjU2NyIsIlVyaVN0cmluZyI6Imh0dHBzOi8vd3d3Lm5jYmkubmxtLm5paC5nb3YvcG1jL2FydGljbGVzL1BNQzk3MTY1Njc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}</w:instrText>
          </w:r>
          <w:r w:rsidR="00335405">
            <w:rPr>
              <w:lang w:val="en-US"/>
            </w:rPr>
            <w:fldChar w:fldCharType="separate"/>
          </w:r>
          <w:r w:rsidR="003328F6">
            <w:rPr>
              <w:lang w:val="en-US"/>
            </w:rPr>
            <w:t>[18,19,64]</w:t>
          </w:r>
          <w:r w:rsidR="00335405">
            <w:rPr>
              <w:lang w:val="en-US"/>
            </w:rPr>
            <w:fldChar w:fldCharType="end"/>
          </w:r>
        </w:sdtContent>
      </w:sdt>
      <w:r w:rsidR="00335405">
        <w:rPr>
          <w:lang w:val="en-US"/>
        </w:rPr>
        <w:t xml:space="preserve">. </w:t>
      </w:r>
      <w:r w:rsidR="0029535F">
        <w:rPr>
          <w:lang w:val="en-US"/>
        </w:rPr>
        <w:t>Moreover</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0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M4ODYyODA4IiwiVXJpU3RyaW5nIjoiaHR0cDovL3d3dy5uY2JpLm5sbS5uaWguZ292L3B1Ym1lZC8zODg2Mjg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OVQwNzoxNTowOSIsIk1vZGlmaWVkQnkiOiJfQ2hyaXN0aW5lIE51c3NiYXVtIiwiSWQiOiIzNTRjNDQ3Yy02YjI2LTRhMGUtOTY4ZS1kNmFhY2IyOTFlZjAiLCJNb2RpZmllZE9uIjoiMjAyNC0wNy0wOVQwNzoxNTowO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DctMjFUMjA6NDA6MjYiLCJQcm9qZWN0Ijp7IiRyZWYiOiI1In19LCJVc2VOdW1iZXJpbmdUeXBlT2ZQYXJlbnREb2N1bWVudCI6ZmFsc2V9XSwiRm9ybWF0dGVkVGV4dCI6eyIkaWQiOiIyMCIsIkNvdW50IjoxLCJUZXh0VW5pdHMiOlt7IiRpZCI6IjIxIiwiRm9udFN0eWxlIjp7IiRpZCI6IjIyIiwiTmV1dHJhbCI6dHJ1ZX0sIlJlYWRpbmdPcmRlciI6MSwiVGV4dCI6Ils3Ml0ifV19LCJUYWciOiJDaXRhdmlQbGFjZWhvbGRlciM3NWZkYTViZC1kZmRhLTRjNzQtYTNlYy0xZWZiNzFlYzZjOGUiLCJUZXh0IjoiWzcyXSIsIldBSVZlcnNpb24iOiI2LjExLjAuMCJ9}</w:instrText>
          </w:r>
          <w:r w:rsidR="00335405">
            <w:rPr>
              <w:lang w:val="en-US"/>
            </w:rPr>
            <w:fldChar w:fldCharType="separate"/>
          </w:r>
          <w:r w:rsidR="003328F6">
            <w:rPr>
              <w:lang w:val="en-US"/>
            </w:rPr>
            <w:t>[72]</w:t>
          </w:r>
          <w:r w:rsidR="00335405">
            <w:rPr>
              <w:lang w:val="en-US"/>
            </w:rPr>
            <w:fldChar w:fldCharType="end"/>
          </w:r>
        </w:sdtContent>
      </w:sdt>
      <w:r w:rsidR="00335405">
        <w:rPr>
          <w:lang w:val="en-US"/>
        </w:rPr>
        <w:t xml:space="preserve">. </w:t>
      </w:r>
      <w:r w:rsidR="00D60DC6">
        <w:rPr>
          <w:lang w:val="en-US"/>
        </w:rPr>
        <w:t>T</w:t>
      </w:r>
      <w:r w:rsidR="000F5E5B" w:rsidRPr="000F5E5B">
        <w:rPr>
          <w:lang w:val="en-US"/>
        </w:rPr>
        <w:t xml:space="preserve">he 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3328F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U3RhcnQiOjM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thdWtfMjAyNCIsIkNpdGF0aW9uS2V5VXBkYXRlVHlwZSI6MCwiQ29sbGFib3JhdG9ycyI6W10sIkRvaSI6IjEwLjExODYvczQwNTM3LTAyNC0wMDg5NC1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4Ni9zNDA1MzctMDI0LTAwODk0LXciLCJVcmlTdHJpbmciOiJodHRwczovL2RvaS5vcmcvMTAuMTE4Ni9zNDA1MzctMDI0LTAwODk0LX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}</w:instrText>
          </w:r>
          <w:r w:rsidR="00335405">
            <w:rPr>
              <w:lang w:val="en-US"/>
            </w:rPr>
            <w:fldChar w:fldCharType="separate"/>
          </w:r>
          <w:r w:rsidR="003328F6">
            <w:rPr>
              <w:lang w:val="en-US"/>
            </w:rPr>
            <w:t>[37,83]</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29535F">
        <w:rPr>
          <w:lang w:val="en-US"/>
        </w:rPr>
        <w:t>On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r w:rsidR="00FC2595">
        <w:rPr>
          <w:lang w:val="en-US"/>
        </w:rPr>
        <w:t>(342)</w:t>
      </w:r>
    </w:p>
    <w:p w14:paraId="067236D5" w14:textId="2D33B9C8" w:rsidR="00D7205B" w:rsidRDefault="00D7205B" w:rsidP="00D7205B">
      <w:pPr>
        <w:rPr>
          <w:lang w:val="en-US"/>
        </w:rPr>
      </w:pPr>
      <w:r>
        <w:rPr>
          <w:lang w:val="en-US"/>
        </w:rPr>
        <w:t xml:space="preserve">Topics to cover: </w:t>
      </w:r>
    </w:p>
    <w:p w14:paraId="66AE4DA3" w14:textId="77777777" w:rsidR="00D7205B" w:rsidRPr="00831DF3" w:rsidRDefault="00D7205B" w:rsidP="00D7205B">
      <w:pPr>
        <w:rPr>
          <w:lang w:val="en-US"/>
        </w:rPr>
      </w:pPr>
      <w:r>
        <w:rPr>
          <w:lang w:val="en-US"/>
        </w:rPr>
        <w:t xml:space="preserve">- link to multimodal and visual research </w:t>
      </w:r>
    </w:p>
    <w:p w14:paraId="47E55243" w14:textId="77777777" w:rsidR="00D7205B" w:rsidRPr="0065498F" w:rsidRDefault="00D7205B" w:rsidP="00D7205B">
      <w:pPr>
        <w:rPr>
          <w:lang w:val="en-US"/>
        </w:rPr>
      </w:pPr>
      <w:r>
        <w:rPr>
          <w:lang w:val="en-US"/>
        </w:rPr>
        <w:t>- putting the conceptualizations to the test and compare whether they lead to different outcomes</w:t>
      </w:r>
      <w:r>
        <w:rPr>
          <w:lang w:val="en-US"/>
        </w:rPr>
        <w:br/>
        <w:t>- systematic comparison of human-pathological, human-distorted, and synthetic voices</w:t>
      </w:r>
      <w:r>
        <w:rPr>
          <w:lang w:val="en-US"/>
        </w:rPr>
        <w:br/>
        <w:t>- categorical perception between human- and non-human voices?</w:t>
      </w:r>
      <w:r>
        <w:rPr>
          <w:lang w:val="en-US"/>
        </w:rPr>
        <w:br/>
      </w:r>
      <w:r>
        <w:rPr>
          <w:lang w:val="en-US"/>
        </w:rPr>
        <w:lastRenderedPageBreak/>
        <w:t>- naturalness implications for ecological validity?</w:t>
      </w:r>
      <w:r>
        <w:rPr>
          <w:lang w:val="en-US"/>
        </w:rPr>
        <w:br/>
        <w:t>- in naturalness always better?</w:t>
      </w:r>
      <w:r>
        <w:rPr>
          <w:lang w:val="en-US"/>
        </w:rPr>
        <w:br/>
        <w:t>- individual differences</w:t>
      </w:r>
      <w:r>
        <w:rPr>
          <w:lang w:val="en-US"/>
        </w:rPr>
        <w:br/>
      </w:r>
      <w:commentRangeStart w:id="34"/>
      <w:r>
        <w:rPr>
          <w:lang w:val="en-US"/>
        </w:rPr>
        <w:t>- neurocognitive insights (</w:t>
      </w:r>
      <w:proofErr w:type="spellStart"/>
      <w:r>
        <w:rPr>
          <w:lang w:val="en-US"/>
        </w:rPr>
        <w:t>aaaaaall</w:t>
      </w:r>
      <w:proofErr w:type="spellEnd"/>
      <w:r>
        <w:rPr>
          <w:lang w:val="en-US"/>
        </w:rPr>
        <w:t xml:space="preserve"> kinds of brain data)</w:t>
      </w:r>
      <w:commentRangeEnd w:id="34"/>
      <w:r>
        <w:rPr>
          <w:rStyle w:val="Kommentarzeichen"/>
        </w:rPr>
        <w:commentReference w:id="34"/>
      </w:r>
    </w:p>
    <w:p w14:paraId="522F99E1" w14:textId="77777777" w:rsidR="00DB46E0" w:rsidRDefault="00DB46E0" w:rsidP="00DB46E0">
      <w:pPr>
        <w:rPr>
          <w:lang w:val="en-US"/>
        </w:rPr>
      </w:pPr>
    </w:p>
    <w:p w14:paraId="49B63A8C" w14:textId="5C49D773" w:rsidR="00DB4D26" w:rsidRDefault="00DB4D26" w:rsidP="00DB4D26">
      <w:pPr>
        <w:pStyle w:val="berschrift1"/>
        <w:numPr>
          <w:ilvl w:val="0"/>
          <w:numId w:val="7"/>
        </w:numPr>
        <w:rPr>
          <w:lang w:val="en-US"/>
        </w:rPr>
      </w:pPr>
      <w:r>
        <w:rPr>
          <w:lang w:val="en-US"/>
        </w:rPr>
        <w:t xml:space="preserve">Concluding remarks </w:t>
      </w:r>
      <w:r w:rsidRPr="00A017E1">
        <w:rPr>
          <w:lang w:val="en-US"/>
        </w:rPr>
        <w:t>(</w:t>
      </w:r>
      <w:r>
        <w:rPr>
          <w:lang w:val="en-US"/>
        </w:rPr>
        <w:t>4</w:t>
      </w:r>
      <w:r w:rsidRPr="00A017E1">
        <w:rPr>
          <w:lang w:val="en-US"/>
        </w:rPr>
        <w:t>00)</w:t>
      </w:r>
    </w:p>
    <w:p w14:paraId="1DAE2FF4" w14:textId="77777777" w:rsidR="008255C2" w:rsidRDefault="008255C2" w:rsidP="00DB4D26">
      <w:pPr>
        <w:rPr>
          <w:lang w:val="en-US"/>
        </w:rPr>
      </w:pPr>
    </w:p>
    <w:p w14:paraId="03F5BA18" w14:textId="77777777" w:rsidR="00DB46E0" w:rsidRDefault="00DB46E0" w:rsidP="00DB46E0">
      <w:pPr>
        <w:rPr>
          <w:lang w:val="en-US"/>
        </w:rPr>
      </w:pPr>
      <w:r>
        <w:rPr>
          <w:lang w:val="en-US"/>
        </w:rPr>
        <w:t xml:space="preserve">Naturalness in voices is a highly intuitive feature, but it is scientifically underspecified and far from systematically understood, despite considerable research efforts. To address this, we proposed the first conceptual framework for voice naturalness. Out taxonomy, comprised of deviation-based naturalness and human-likeness based naturalness, is both rooted in voice theory and inspired by diverse interdisciplinary empirical findings. It therefore offers the necessary flexibility to be applicable across diverse empirical designs, while at the same time promoting comparability across research domains. We complemented this conceptual groundwork with several practical recommendations to unite this highly interdisciplinary field. Thus, we hope to provide the foundation for conjoined efforts towards systematic research on numerous </w:t>
      </w:r>
      <w:r w:rsidRPr="0077262C">
        <w:rPr>
          <w:b/>
          <w:bCs/>
          <w:lang w:val="en-US"/>
        </w:rPr>
        <w:t>outstanding questions</w:t>
      </w:r>
      <w:r>
        <w:rPr>
          <w:lang w:val="en-US"/>
        </w:rPr>
        <w:t xml:space="preserve"> on voice naturalness across disciplines. In a world that is increasingly dominated by artificial agents, we </w:t>
      </w:r>
    </w:p>
    <w:p w14:paraId="47563F99" w14:textId="77777777" w:rsidR="008255C2" w:rsidRDefault="008255C2" w:rsidP="00DB4D26">
      <w:pPr>
        <w:rPr>
          <w:lang w:val="en-US"/>
        </w:rPr>
      </w:pPr>
    </w:p>
    <w:p w14:paraId="7723F3DF" w14:textId="77777777" w:rsidR="00DB46E0" w:rsidRDefault="00DB46E0" w:rsidP="00DB46E0">
      <w:pPr>
        <w:rPr>
          <w:b/>
          <w:bCs/>
          <w:lang w:val="en-US"/>
        </w:rPr>
      </w:pPr>
      <w:r w:rsidRPr="008255C2">
        <w:rPr>
          <w:b/>
          <w:bCs/>
          <w:lang w:val="en-US"/>
        </w:rPr>
        <w:t>O</w:t>
      </w:r>
      <w:r>
        <w:rPr>
          <w:b/>
          <w:bCs/>
          <w:lang w:val="en-US"/>
        </w:rPr>
        <w:t>utstanding</w:t>
      </w:r>
      <w:r w:rsidRPr="008255C2">
        <w:rPr>
          <w:b/>
          <w:bCs/>
          <w:lang w:val="en-US"/>
        </w:rPr>
        <w:t xml:space="preserve"> questions</w:t>
      </w:r>
      <w:r>
        <w:rPr>
          <w:b/>
          <w:bCs/>
          <w:lang w:val="en-US"/>
        </w:rPr>
        <w:t xml:space="preserve"> </w:t>
      </w:r>
      <w:r w:rsidRPr="00B8730F">
        <w:rPr>
          <w:lang w:val="en-US"/>
        </w:rPr>
        <w:t>(2000 characters)</w:t>
      </w:r>
      <w:r w:rsidRPr="008255C2">
        <w:rPr>
          <w:b/>
          <w:bCs/>
          <w:lang w:val="en-US"/>
        </w:rPr>
        <w:t xml:space="preserve">: </w:t>
      </w:r>
    </w:p>
    <w:p w14:paraId="394F9F8F" w14:textId="6BE4B9F2" w:rsidR="00DB46E0" w:rsidRPr="000166F9" w:rsidRDefault="00D7205B" w:rsidP="00DB46E0">
      <w:pPr>
        <w:pStyle w:val="Listenabsatz"/>
        <w:numPr>
          <w:ilvl w:val="0"/>
          <w:numId w:val="14"/>
        </w:numPr>
        <w:rPr>
          <w:b/>
          <w:bCs/>
          <w:lang w:val="en-US"/>
        </w:rPr>
      </w:pPr>
      <w:r>
        <w:rPr>
          <w:lang w:val="en-US"/>
        </w:rPr>
        <w:t>(How) a</w:t>
      </w:r>
      <w:r w:rsidR="00DB46E0">
        <w:rPr>
          <w:lang w:val="en-US"/>
        </w:rPr>
        <w:t>re human-likeness based naturalness and deviation-based naturalness dissociable in the brain?</w:t>
      </w:r>
    </w:p>
    <w:p w14:paraId="3EA8FA01" w14:textId="7AF6CB8E" w:rsidR="00DB46E0" w:rsidRPr="000166F9" w:rsidRDefault="00DB46E0" w:rsidP="00DB46E0">
      <w:pPr>
        <w:pStyle w:val="Listenabsatz"/>
        <w:numPr>
          <w:ilvl w:val="0"/>
          <w:numId w:val="14"/>
        </w:numPr>
        <w:rPr>
          <w:b/>
          <w:bCs/>
          <w:lang w:val="en-US"/>
        </w:rPr>
      </w:pPr>
      <w:r>
        <w:rPr>
          <w:lang w:val="en-US"/>
        </w:rPr>
        <w:t>Are there</w:t>
      </w:r>
      <w:r w:rsidR="00D7205B">
        <w:rPr>
          <w:lang w:val="en-US"/>
        </w:rPr>
        <w:t xml:space="preserve"> substantial</w:t>
      </w:r>
      <w:r>
        <w:rPr>
          <w:lang w:val="en-US"/>
        </w:rPr>
        <w:t xml:space="preserve"> individual differences in the tolerance / preference of unnatural voice features</w:t>
      </w:r>
      <w:r w:rsidR="00D7205B">
        <w:rPr>
          <w:lang w:val="en-US"/>
        </w:rPr>
        <w:t>, and if so, can they be related to other domains of auditory cognition</w:t>
      </w:r>
      <w:r>
        <w:rPr>
          <w:lang w:val="en-US"/>
        </w:rPr>
        <w:t>?</w:t>
      </w:r>
    </w:p>
    <w:p w14:paraId="738BD605" w14:textId="63D6230B" w:rsidR="00DB46E0" w:rsidRPr="00B8730F" w:rsidRDefault="00DB46E0" w:rsidP="00DB46E0">
      <w:pPr>
        <w:pStyle w:val="Listenabsatz"/>
        <w:numPr>
          <w:ilvl w:val="0"/>
          <w:numId w:val="14"/>
        </w:numPr>
        <w:rPr>
          <w:b/>
          <w:bCs/>
          <w:lang w:val="en-US"/>
        </w:rPr>
      </w:pPr>
      <w:r>
        <w:rPr>
          <w:lang w:val="en-US"/>
        </w:rPr>
        <w:t xml:space="preserve">How is </w:t>
      </w:r>
      <w:r w:rsidR="0037048C">
        <w:rPr>
          <w:lang w:val="en-US"/>
        </w:rPr>
        <w:t xml:space="preserve">a listener´s </w:t>
      </w:r>
      <w:r>
        <w:rPr>
          <w:lang w:val="en-US"/>
        </w:rPr>
        <w:t xml:space="preserve">perception of naturalness shaped through experience? (e.g. with voice </w:t>
      </w:r>
      <w:proofErr w:type="spellStart"/>
      <w:r>
        <w:rPr>
          <w:lang w:val="en-US"/>
        </w:rPr>
        <w:t>assistents</w:t>
      </w:r>
      <w:proofErr w:type="spellEnd"/>
      <w:r w:rsidR="00D7205B">
        <w:rPr>
          <w:lang w:val="en-US"/>
        </w:rPr>
        <w:t>,</w:t>
      </w:r>
      <w:r>
        <w:rPr>
          <w:lang w:val="en-US"/>
        </w:rPr>
        <w:t xml:space="preserve"> smart home devices</w:t>
      </w:r>
      <w:r w:rsidR="00D7205B">
        <w:rPr>
          <w:lang w:val="en-US"/>
        </w:rPr>
        <w:t>, or patients with voice disorders</w:t>
      </w:r>
      <w:r>
        <w:rPr>
          <w:lang w:val="en-US"/>
        </w:rPr>
        <w:t>)</w:t>
      </w:r>
    </w:p>
    <w:p w14:paraId="569E7FF7" w14:textId="6409B652" w:rsidR="00DB46E0" w:rsidRPr="005C4452" w:rsidRDefault="00D7205B" w:rsidP="00DB46E0">
      <w:pPr>
        <w:pStyle w:val="Listenabsatz"/>
        <w:numPr>
          <w:ilvl w:val="0"/>
          <w:numId w:val="14"/>
        </w:numPr>
        <w:rPr>
          <w:b/>
          <w:bCs/>
          <w:lang w:val="en-US"/>
        </w:rPr>
      </w:pPr>
      <w:r>
        <w:rPr>
          <w:lang w:val="en-US"/>
        </w:rPr>
        <w:t>A</w:t>
      </w:r>
      <w:r w:rsidR="00DB46E0">
        <w:rPr>
          <w:lang w:val="en-US"/>
        </w:rPr>
        <w:t>re natural voices always preferred</w:t>
      </w:r>
      <w:r>
        <w:rPr>
          <w:lang w:val="en-US"/>
        </w:rPr>
        <w:t>, or is naturalness preference dependent on context</w:t>
      </w:r>
      <w:r w:rsidR="00DB46E0">
        <w:rPr>
          <w:lang w:val="en-US"/>
        </w:rPr>
        <w:t xml:space="preserve">? </w:t>
      </w:r>
      <w:r>
        <w:rPr>
          <w:lang w:val="en-US"/>
        </w:rPr>
        <w:t>Are there contexts in which natural voices</w:t>
      </w:r>
      <w:r w:rsidR="00DB46E0">
        <w:rPr>
          <w:lang w:val="en-US"/>
        </w:rPr>
        <w:t xml:space="preserve"> hinder communication success?</w:t>
      </w:r>
    </w:p>
    <w:p w14:paraId="19A01434" w14:textId="6BCAABD1" w:rsidR="00DB46E0" w:rsidRPr="000166F9" w:rsidRDefault="00D7205B" w:rsidP="00DB46E0">
      <w:pPr>
        <w:pStyle w:val="Listenabsatz"/>
        <w:numPr>
          <w:ilvl w:val="0"/>
          <w:numId w:val="14"/>
        </w:numPr>
        <w:rPr>
          <w:b/>
          <w:bCs/>
          <w:lang w:val="en-US"/>
        </w:rPr>
      </w:pPr>
      <w:r>
        <w:rPr>
          <w:lang w:val="en-US"/>
        </w:rPr>
        <w:t>(</w:t>
      </w:r>
      <w:r w:rsidR="00DB46E0">
        <w:rPr>
          <w:lang w:val="en-US"/>
        </w:rPr>
        <w:t>How</w:t>
      </w:r>
      <w:r w:rsidR="0037048C">
        <w:rPr>
          <w:lang w:val="en-US"/>
        </w:rPr>
        <w:t xml:space="preserve"> and when</w:t>
      </w:r>
      <w:r>
        <w:rPr>
          <w:lang w:val="en-US"/>
        </w:rPr>
        <w:t>)</w:t>
      </w:r>
      <w:r w:rsidR="00DB46E0">
        <w:rPr>
          <w:lang w:val="en-US"/>
        </w:rPr>
        <w:t xml:space="preserve"> does reduced naturalness in voices </w:t>
      </w:r>
      <w:r w:rsidR="0037048C">
        <w:rPr>
          <w:lang w:val="en-US"/>
        </w:rPr>
        <w:t xml:space="preserve">critically affect </w:t>
      </w:r>
      <w:r w:rsidR="00DB46E0">
        <w:rPr>
          <w:lang w:val="en-US"/>
        </w:rPr>
        <w:t>ecological validity</w:t>
      </w:r>
      <w:r w:rsidR="0037048C">
        <w:rPr>
          <w:lang w:val="en-US"/>
        </w:rPr>
        <w:t xml:space="preserve"> of research</w:t>
      </w:r>
      <w:r w:rsidR="00DB46E0">
        <w:rPr>
          <w:lang w:val="en-US"/>
        </w:rPr>
        <w:t>?</w:t>
      </w:r>
    </w:p>
    <w:p w14:paraId="2D33D0D4" w14:textId="77777777" w:rsidR="00DB46E0" w:rsidRDefault="00DB46E0" w:rsidP="00DB46E0">
      <w:pPr>
        <w:rPr>
          <w:lang w:val="en-US"/>
        </w:rPr>
      </w:pPr>
    </w:p>
    <w:p w14:paraId="6AD4A3D9" w14:textId="77777777" w:rsidR="00DB4D26" w:rsidRDefault="00DB4D26" w:rsidP="006307E0">
      <w:pPr>
        <w:rPr>
          <w:lang w:val="en-US"/>
        </w:rPr>
      </w:pPr>
    </w:p>
    <w:p w14:paraId="35F0C639" w14:textId="15FB756D" w:rsidR="006307E0" w:rsidRDefault="002A35F7" w:rsidP="006307E0">
      <w:pPr>
        <w:rPr>
          <w:lang w:val="en"/>
        </w:rPr>
      </w:pPr>
      <w:proofErr w:type="gramStart"/>
      <w:r w:rsidRPr="008255C2">
        <w:rPr>
          <w:b/>
          <w:bCs/>
          <w:lang w:val="en"/>
        </w:rPr>
        <w:t>Box  1</w:t>
      </w:r>
      <w:proofErr w:type="gramEnd"/>
      <w:r>
        <w:rPr>
          <w:lang w:val="en"/>
        </w:rPr>
        <w:t xml:space="preserve"> (400 words): </w:t>
      </w:r>
      <w:r w:rsidR="004C5F92">
        <w:rPr>
          <w:lang w:val="en"/>
        </w:rPr>
        <w:t>A field in numbers</w:t>
      </w:r>
    </w:p>
    <w:p w14:paraId="55A11E43" w14:textId="3FD1FB00" w:rsidR="00700CFB" w:rsidRDefault="001D0CB0" w:rsidP="00D35D00">
      <w:pPr>
        <w:rPr>
          <w:lang w:val="en"/>
        </w:rPr>
      </w:pPr>
      <w:r>
        <w:rPr>
          <w:lang w:val="en"/>
        </w:rPr>
        <w:t xml:space="preserve">For a more systematic overview on scientific insights into naturalness in voices, we conducted a literature search on Web of Science on 26 April 2023 using the </w:t>
      </w:r>
      <w:r w:rsidRPr="001D0CB0">
        <w:rPr>
          <w:lang w:val="en"/>
        </w:rPr>
        <w:t>search</w:t>
      </w:r>
      <w:r>
        <w:rPr>
          <w:lang w:val="en"/>
        </w:rPr>
        <w:t xml:space="preserve"> </w:t>
      </w:r>
      <w:r w:rsidRPr="001D0CB0">
        <w:rPr>
          <w:lang w:val="en"/>
        </w:rPr>
        <w:t xml:space="preserve">terms </w:t>
      </w:r>
      <w:r>
        <w:rPr>
          <w:lang w:val="en"/>
        </w:rPr>
        <w:t>“</w:t>
      </w:r>
      <w:r w:rsidRPr="001D0CB0">
        <w:rPr>
          <w:lang w:val="en"/>
        </w:rPr>
        <w:t>naturalness AND voice</w:t>
      </w:r>
      <w:r>
        <w:rPr>
          <w:lang w:val="en"/>
        </w:rPr>
        <w:t>” and “</w:t>
      </w:r>
      <w:r w:rsidRPr="001D0CB0">
        <w:rPr>
          <w:lang w:val="en"/>
        </w:rPr>
        <w:t>human-likeness AND voice</w:t>
      </w:r>
      <w:r>
        <w:rPr>
          <w:lang w:val="en"/>
        </w:rPr>
        <w:t>”</w:t>
      </w:r>
      <w:r w:rsidR="0040683C">
        <w:rPr>
          <w:lang w:val="en"/>
        </w:rPr>
        <w:t xml:space="preserve">, which was repeated on 28 May 2024 to detect the most recent papers. This initial search resulted </w:t>
      </w:r>
      <w:r w:rsidR="0040683C" w:rsidRPr="001C3155">
        <w:rPr>
          <w:lang w:val="en"/>
        </w:rPr>
        <w:t xml:space="preserve">in </w:t>
      </w:r>
      <w:r w:rsidR="005E0F61" w:rsidRPr="001C3155">
        <w:rPr>
          <w:lang w:val="en"/>
        </w:rPr>
        <w:t>339</w:t>
      </w:r>
      <w:r w:rsidR="0040683C" w:rsidRPr="001C3155">
        <w:rPr>
          <w:lang w:val="en"/>
        </w:rPr>
        <w:t xml:space="preserve"> </w:t>
      </w:r>
      <w:r w:rsidR="0040683C">
        <w:rPr>
          <w:lang w:val="en"/>
        </w:rPr>
        <w:t>articles, to which we applied the following inclusion criteria: (</w:t>
      </w:r>
      <w:r w:rsidR="00CC6799">
        <w:rPr>
          <w:lang w:val="en"/>
        </w:rPr>
        <w:t>1</w:t>
      </w:r>
      <w:r w:rsidR="0040683C">
        <w:rPr>
          <w:lang w:val="en"/>
        </w:rPr>
        <w:t>)</w:t>
      </w:r>
      <w:r w:rsidR="00CC6799">
        <w:rPr>
          <w:lang w:val="en"/>
        </w:rPr>
        <w:t xml:space="preserve"> </w:t>
      </w:r>
      <w:r w:rsidR="00D35D00">
        <w:rPr>
          <w:lang w:val="en"/>
        </w:rPr>
        <w:t>L</w:t>
      </w:r>
      <w:r w:rsidR="0040683C">
        <w:rPr>
          <w:lang w:val="en"/>
        </w:rPr>
        <w:t>anguage of publication was English</w:t>
      </w:r>
      <w:r w:rsidR="00CC6799">
        <w:rPr>
          <w:lang w:val="en"/>
        </w:rPr>
        <w:t>.</w:t>
      </w:r>
      <w:r w:rsidR="0040683C">
        <w:rPr>
          <w:lang w:val="en"/>
        </w:rPr>
        <w:t xml:space="preserve"> (</w:t>
      </w:r>
      <w:r w:rsidR="00CC6799">
        <w:rPr>
          <w:lang w:val="en"/>
        </w:rPr>
        <w:t>2</w:t>
      </w:r>
      <w:r w:rsidR="0040683C">
        <w:rPr>
          <w:lang w:val="en"/>
        </w:rPr>
        <w:t xml:space="preserve">) </w:t>
      </w:r>
      <w:r w:rsidR="00CC6799">
        <w:rPr>
          <w:lang w:val="en"/>
        </w:rPr>
        <w:t>P</w:t>
      </w:r>
      <w:r w:rsidR="00D35D00">
        <w:rPr>
          <w:lang w:val="en"/>
        </w:rPr>
        <w:t>apers were p</w:t>
      </w:r>
      <w:r w:rsidR="0040683C">
        <w:rPr>
          <w:lang w:val="en"/>
        </w:rPr>
        <w:t>ublished in peer-reviewed journals or as a conference contribution</w:t>
      </w:r>
      <w:r w:rsidR="00D35D00">
        <w:rPr>
          <w:lang w:val="en"/>
        </w:rPr>
        <w:t>.</w:t>
      </w:r>
      <w:r w:rsidR="0040683C">
        <w:rPr>
          <w:lang w:val="en"/>
        </w:rPr>
        <w:t xml:space="preserve"> (</w:t>
      </w:r>
      <w:r w:rsidR="00CC6799">
        <w:rPr>
          <w:lang w:val="en"/>
        </w:rPr>
        <w:t>3</w:t>
      </w:r>
      <w:r w:rsidR="0040683C">
        <w:rPr>
          <w:lang w:val="en"/>
        </w:rPr>
        <w:t xml:space="preserve">) </w:t>
      </w:r>
      <w:r w:rsidR="00D35D00">
        <w:rPr>
          <w:lang w:val="en"/>
        </w:rPr>
        <w:t>Voice naturalness/human-likeness was either measures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 xml:space="preserve">e also </w:t>
      </w:r>
      <w:r w:rsidR="00D35D00" w:rsidRPr="00D35D00">
        <w:rPr>
          <w:lang w:val="en"/>
        </w:rPr>
        <w:lastRenderedPageBreak/>
        <w:t>screened the reference lists of the identified articles</w:t>
      </w:r>
      <w:r w:rsidR="00D35D00">
        <w:rPr>
          <w:lang w:val="en"/>
        </w:rPr>
        <w:t xml:space="preserve"> </w:t>
      </w:r>
      <w:r w:rsidR="00D35D00" w:rsidRPr="00D35D00">
        <w:rPr>
          <w:lang w:val="en"/>
        </w:rPr>
        <w:t xml:space="preserve">for relevant publications. </w:t>
      </w:r>
      <w:r w:rsidR="00700CFB">
        <w:rPr>
          <w:lang w:val="en"/>
        </w:rPr>
        <w:t>For a full documentation o</w:t>
      </w:r>
      <w:r w:rsidR="00632F41">
        <w:rPr>
          <w:lang w:val="en"/>
        </w:rPr>
        <w:t>f</w:t>
      </w:r>
      <w:r w:rsidR="00700CFB">
        <w:rPr>
          <w:lang w:val="en"/>
        </w:rPr>
        <w:t xml:space="preserve"> all included papers, please refer to </w:t>
      </w:r>
      <w:r w:rsidR="00700CFB" w:rsidRPr="00700CFB">
        <w:rPr>
          <w:color w:val="C00000"/>
          <w:lang w:val="en"/>
        </w:rPr>
        <w:t>OSF</w:t>
      </w:r>
      <w:r w:rsidR="00700CFB">
        <w:rPr>
          <w:lang w:val="en"/>
        </w:rPr>
        <w:t xml:space="preserve">. </w:t>
      </w:r>
    </w:p>
    <w:p w14:paraId="4012D801" w14:textId="72CF7C7E" w:rsidR="0062078F" w:rsidRPr="00B95EC8" w:rsidRDefault="00700CFB" w:rsidP="00D35D00">
      <w:pPr>
        <w:rPr>
          <w:lang w:val="en"/>
        </w:rPr>
      </w:pPr>
      <w:r>
        <w:rPr>
          <w:lang w:val="en"/>
        </w:rPr>
        <w:t xml:space="preserve">In total, we </w:t>
      </w:r>
      <w:r w:rsidRPr="001C3155">
        <w:rPr>
          <w:lang w:val="en"/>
        </w:rPr>
        <w:t>identified</w:t>
      </w:r>
      <w:r w:rsidR="00D35D00" w:rsidRPr="001C3155">
        <w:rPr>
          <w:lang w:val="en"/>
        </w:rPr>
        <w:t xml:space="preserve"> </w:t>
      </w:r>
      <w:r w:rsidR="001C3155" w:rsidRPr="001C3155">
        <w:rPr>
          <w:lang w:val="en"/>
        </w:rPr>
        <w:t>7</w:t>
      </w:r>
      <w:r w:rsidR="006C4186">
        <w:rPr>
          <w:lang w:val="en"/>
        </w:rPr>
        <w:t>2</w:t>
      </w:r>
      <w:r w:rsidR="00D35D00" w:rsidRPr="001C3155">
        <w:rPr>
          <w:lang w:val="en"/>
        </w:rPr>
        <w:t xml:space="preserve"> articles, </w:t>
      </w:r>
      <w:r w:rsidR="00061716" w:rsidRPr="001C3155">
        <w:rPr>
          <w:lang w:val="en"/>
        </w:rPr>
        <w:t>covering a time range from</w:t>
      </w:r>
      <w:r w:rsidR="00D35D00" w:rsidRPr="001C3155">
        <w:rPr>
          <w:lang w:val="en"/>
        </w:rPr>
        <w:t xml:space="preserve"> </w:t>
      </w:r>
      <w:r w:rsidRPr="001C3155">
        <w:rPr>
          <w:lang w:val="en"/>
        </w:rPr>
        <w:t xml:space="preserve">1984 </w:t>
      </w:r>
      <w:r w:rsidR="00061716" w:rsidRPr="001C3155">
        <w:rPr>
          <w:lang w:val="en"/>
        </w:rPr>
        <w:t>to</w:t>
      </w:r>
      <w:r w:rsidRPr="001C3155">
        <w:rPr>
          <w:lang w:val="en"/>
        </w:rPr>
        <w:t xml:space="preserve"> 2024. </w:t>
      </w:r>
      <w:r w:rsidR="001C3155" w:rsidRPr="00632F41">
        <w:rPr>
          <w:lang w:val="en"/>
        </w:rPr>
        <w:t>38</w:t>
      </w:r>
      <w:r w:rsidR="00061716" w:rsidRPr="00632F41">
        <w:rPr>
          <w:lang w:val="en"/>
        </w:rPr>
        <w:t xml:space="preserve"> (</w:t>
      </w:r>
      <w:r w:rsidR="001C3155" w:rsidRPr="00632F41">
        <w:rPr>
          <w:lang w:val="en"/>
        </w:rPr>
        <w:t>5</w:t>
      </w:r>
      <w:r w:rsidR="006C4186" w:rsidRPr="00632F41">
        <w:rPr>
          <w:lang w:val="en"/>
        </w:rPr>
        <w:t>3</w:t>
      </w:r>
      <w:r w:rsidRPr="00632F41">
        <w:rPr>
          <w:lang w:val="en"/>
        </w:rPr>
        <w:t>%</w:t>
      </w:r>
      <w:r w:rsidR="00061716" w:rsidRPr="00632F41">
        <w:rPr>
          <w:lang w:val="en"/>
        </w:rPr>
        <w:t>)</w:t>
      </w:r>
      <w:r w:rsidRPr="00632F41">
        <w:rPr>
          <w:lang w:val="en"/>
        </w:rPr>
        <w:t xml:space="preserve"> </w:t>
      </w:r>
      <w:r>
        <w:rPr>
          <w:lang w:val="en"/>
        </w:rPr>
        <w:t>w</w:t>
      </w:r>
      <w:r w:rsidR="00061716">
        <w:rPr>
          <w:lang w:val="en"/>
        </w:rPr>
        <w:t>ere</w:t>
      </w:r>
      <w:r>
        <w:rPr>
          <w:lang w:val="en"/>
        </w:rPr>
        <w:t xml:space="preserve"> published in the last </w:t>
      </w:r>
      <w:r w:rsidR="001C3155">
        <w:rPr>
          <w:lang w:val="en"/>
        </w:rPr>
        <w:t>5</w:t>
      </w:r>
      <w:r>
        <w:rPr>
          <w:lang w:val="en"/>
        </w:rPr>
        <w:t xml:space="preserve"> years. </w:t>
      </w:r>
      <w:r w:rsidR="0062078F" w:rsidRPr="00632F41">
        <w:rPr>
          <w:lang w:val="en"/>
        </w:rPr>
        <w:t>6</w:t>
      </w:r>
      <w:r w:rsidR="00632F41" w:rsidRPr="00632F41">
        <w:rPr>
          <w:lang w:val="en"/>
        </w:rPr>
        <w:t>7</w:t>
      </w:r>
      <w:r w:rsidR="00173323">
        <w:rPr>
          <w:color w:val="C00000"/>
          <w:lang w:val="en"/>
        </w:rPr>
        <w:t xml:space="preserve"> </w:t>
      </w:r>
      <w:r w:rsidR="0062078F">
        <w:rPr>
          <w:lang w:val="en"/>
        </w:rPr>
        <w:t>report behavioral empirical data</w:t>
      </w:r>
      <w:r w:rsidR="004A2FDC">
        <w:rPr>
          <w:lang w:val="en"/>
        </w:rPr>
        <w:t xml:space="preserve">, of which </w:t>
      </w:r>
      <w:r w:rsidR="004A2FDC" w:rsidRPr="00632F41">
        <w:rPr>
          <w:lang w:val="en"/>
        </w:rPr>
        <w:t>4</w:t>
      </w:r>
      <w:r w:rsidR="00632F41" w:rsidRPr="00632F41">
        <w:rPr>
          <w:lang w:val="en"/>
        </w:rPr>
        <w:t>8</w:t>
      </w:r>
      <w:r w:rsidR="004A2FDC">
        <w:rPr>
          <w:lang w:val="en"/>
        </w:rPr>
        <w:t xml:space="preserve"> </w:t>
      </w:r>
      <w:r w:rsidR="00632F41">
        <w:rPr>
          <w:lang w:val="en"/>
        </w:rPr>
        <w:t xml:space="preserve">are predominantly </w:t>
      </w:r>
      <w:r w:rsidR="004A2FDC" w:rsidRPr="00632F41">
        <w:rPr>
          <w:lang w:val="en"/>
        </w:rPr>
        <w:t>rating</w:t>
      </w:r>
      <w:r w:rsidR="00632F41">
        <w:rPr>
          <w:lang w:val="en"/>
        </w:rPr>
        <w:t>s</w:t>
      </w:r>
      <w:r w:rsidR="004A2FDC">
        <w:rPr>
          <w:lang w:val="en"/>
        </w:rPr>
        <w:t xml:space="preserve">. </w:t>
      </w:r>
      <w:r w:rsidR="0062078F">
        <w:rPr>
          <w:lang w:val="en"/>
        </w:rPr>
        <w:t xml:space="preserve"> </w:t>
      </w:r>
      <w:r w:rsidR="004A2FDC" w:rsidRPr="001C3155">
        <w:rPr>
          <w:lang w:val="en"/>
        </w:rPr>
        <w:t>T</w:t>
      </w:r>
      <w:r w:rsidR="00632F41">
        <w:rPr>
          <w:lang w:val="en"/>
        </w:rPr>
        <w:t>wo</w:t>
      </w:r>
      <w:r w:rsidR="0062078F" w:rsidRPr="001C3155">
        <w:rPr>
          <w:lang w:val="en"/>
        </w:rPr>
        <w:t xml:space="preserve"> are literature reviews, and </w:t>
      </w:r>
      <w:r w:rsidR="00632F41">
        <w:rPr>
          <w:lang w:val="en"/>
        </w:rPr>
        <w:t>three</w:t>
      </w:r>
      <w:r w:rsidR="0062078F" w:rsidRPr="001C3155">
        <w:rPr>
          <w:lang w:val="en"/>
        </w:rPr>
        <w:t xml:space="preserve"> used neurophysiological measures</w:t>
      </w:r>
      <w:r w:rsidR="0062078F" w:rsidRPr="006C4186">
        <w:rPr>
          <w:lang w:val="en"/>
        </w:rPr>
        <w:t>. Regarding voice category, 3</w:t>
      </w:r>
      <w:r w:rsidR="006C4186" w:rsidRPr="006C4186">
        <w:rPr>
          <w:lang w:val="en"/>
        </w:rPr>
        <w:t>3</w:t>
      </w:r>
      <w:r w:rsidR="0062078F" w:rsidRPr="006C4186">
        <w:rPr>
          <w:lang w:val="en"/>
        </w:rPr>
        <w:t xml:space="preserve"> </w:t>
      </w:r>
      <w:r w:rsidR="00173323" w:rsidRPr="006C4186">
        <w:rPr>
          <w:lang w:val="en"/>
        </w:rPr>
        <w:t>used</w:t>
      </w:r>
      <w:r w:rsidR="0062078F" w:rsidRPr="006C4186">
        <w:rPr>
          <w:lang w:val="en"/>
        </w:rPr>
        <w:t xml:space="preserve"> synthetic, 1</w:t>
      </w:r>
      <w:r w:rsidR="00FB76F4">
        <w:rPr>
          <w:lang w:val="en"/>
        </w:rPr>
        <w:t>8</w:t>
      </w:r>
      <w:r w:rsidR="0062078F" w:rsidRPr="006C4186">
        <w:rPr>
          <w:lang w:val="en"/>
        </w:rPr>
        <w:t xml:space="preserve"> human-pathological, 6 human-manipulated and 5 healthy</w:t>
      </w:r>
      <w:r w:rsidR="00632F41">
        <w:rPr>
          <w:lang w:val="en"/>
        </w:rPr>
        <w:t xml:space="preserve"> human</w:t>
      </w:r>
      <w:r w:rsidR="0062078F" w:rsidRPr="006C4186">
        <w:rPr>
          <w:lang w:val="en"/>
        </w:rPr>
        <w:t xml:space="preserve"> voices</w:t>
      </w:r>
      <w:r w:rsidR="006C4186" w:rsidRPr="006C4186">
        <w:rPr>
          <w:lang w:val="en"/>
        </w:rPr>
        <w:t>. 10</w:t>
      </w:r>
      <w:r w:rsidR="0062078F" w:rsidRPr="006C4186">
        <w:rPr>
          <w:lang w:val="en"/>
        </w:rPr>
        <w:t xml:space="preserve"> </w:t>
      </w:r>
      <w:r w:rsidR="00786C7C" w:rsidRPr="006C4186">
        <w:rPr>
          <w:lang w:val="en"/>
        </w:rPr>
        <w:t>us</w:t>
      </w:r>
      <w:r w:rsidR="006C4186" w:rsidRPr="006C4186">
        <w:rPr>
          <w:lang w:val="en"/>
        </w:rPr>
        <w:t>e</w:t>
      </w:r>
      <w:r w:rsidR="00FB76F4">
        <w:rPr>
          <w:lang w:val="en"/>
        </w:rPr>
        <w:t>d</w:t>
      </w:r>
      <w:r w:rsidR="00786C7C" w:rsidRPr="006C4186">
        <w:rPr>
          <w:lang w:val="en"/>
        </w:rPr>
        <w:t xml:space="preserve"> </w:t>
      </w:r>
      <w:r w:rsidR="006C4186" w:rsidRPr="006C4186">
        <w:rPr>
          <w:lang w:val="en"/>
        </w:rPr>
        <w:t>more than one of these voice categories.</w:t>
      </w:r>
      <w:r w:rsidR="0062078F" w:rsidRPr="006C4186">
        <w:rPr>
          <w:lang w:val="en"/>
        </w:rPr>
        <w:t xml:space="preserve"> </w:t>
      </w:r>
      <w:r w:rsidR="004A2FDC" w:rsidRPr="006C4186">
        <w:rPr>
          <w:lang w:val="en"/>
        </w:rPr>
        <w:t xml:space="preserve">In only </w:t>
      </w:r>
      <w:r w:rsidR="006C4186" w:rsidRPr="006C4186">
        <w:rPr>
          <w:lang w:val="en"/>
        </w:rPr>
        <w:t>3</w:t>
      </w:r>
      <w:r w:rsidR="00632F41">
        <w:rPr>
          <w:lang w:val="en"/>
        </w:rPr>
        <w:t>2</w:t>
      </w:r>
      <w:r w:rsidR="004A2FDC" w:rsidRPr="006C4186">
        <w:rPr>
          <w:lang w:val="en"/>
        </w:rPr>
        <w:t xml:space="preserve"> papers, we could identify an explicit definition of naturalness.</w:t>
      </w:r>
      <w:r w:rsidR="004A2FDC">
        <w:rPr>
          <w:lang w:val="en"/>
        </w:rPr>
        <w:t xml:space="preserve"> The full compilation of </w:t>
      </w:r>
      <w:r w:rsidR="00173323">
        <w:rPr>
          <w:lang w:val="en"/>
        </w:rPr>
        <w:t xml:space="preserve">extracted </w:t>
      </w:r>
      <w:r w:rsidR="004A2FDC">
        <w:rPr>
          <w:lang w:val="en"/>
        </w:rPr>
        <w:t xml:space="preserve">definitions can be accessed on </w:t>
      </w:r>
      <w:r w:rsidR="004A2FDC" w:rsidRPr="004A2FDC">
        <w:rPr>
          <w:color w:val="C00000"/>
          <w:lang w:val="en"/>
        </w:rPr>
        <w:t>OSF</w:t>
      </w:r>
      <w:r w:rsidR="004A2FDC">
        <w:rPr>
          <w:lang w:val="en"/>
        </w:rPr>
        <w:t>.</w:t>
      </w:r>
      <w:r w:rsidR="00E87D16">
        <w:rPr>
          <w:lang w:val="en"/>
        </w:rPr>
        <w:t xml:space="preserve"> </w:t>
      </w:r>
      <w:r w:rsidR="00173323">
        <w:rPr>
          <w:lang w:val="en"/>
        </w:rPr>
        <w:t>We noticed that the</w:t>
      </w:r>
      <w:r w:rsidR="00E87D16">
        <w:rPr>
          <w:lang w:val="en"/>
        </w:rPr>
        <w:t xml:space="preserve"> </w:t>
      </w:r>
      <w:r w:rsidR="00173323">
        <w:rPr>
          <w:lang w:val="en"/>
        </w:rPr>
        <w:t>articles</w:t>
      </w:r>
      <w:r w:rsidR="00E87D16">
        <w:rPr>
          <w:lang w:val="en"/>
        </w:rPr>
        <w:t xml:space="preserve"> presented a large variability in wording </w:t>
      </w:r>
      <w:r w:rsidR="00601BED">
        <w:rPr>
          <w:lang w:val="en"/>
        </w:rPr>
        <w:t xml:space="preserve">and vocabulary. </w:t>
      </w:r>
      <w:proofErr w:type="gramStart"/>
      <w:r w:rsidR="00601BED">
        <w:rPr>
          <w:lang w:val="en"/>
        </w:rPr>
        <w:t>In an attempt to</w:t>
      </w:r>
      <w:proofErr w:type="gramEnd"/>
      <w:r w:rsidR="00601BED">
        <w:rPr>
          <w:lang w:val="en"/>
        </w:rPr>
        <w:t xml:space="preserve"> capture this verbal space</w:t>
      </w:r>
      <w:r w:rsidR="00E87D16">
        <w:rPr>
          <w:lang w:val="en"/>
        </w:rPr>
        <w:t xml:space="preserve">, we scanned all </w:t>
      </w:r>
      <w:r w:rsidR="00173323">
        <w:rPr>
          <w:lang w:val="en"/>
        </w:rPr>
        <w:t>articles</w:t>
      </w:r>
      <w:r w:rsidR="00E87D16">
        <w:rPr>
          <w:lang w:val="en"/>
        </w:rPr>
        <w:t xml:space="preserve"> for synonyms and closely related concepts of naturalness</w:t>
      </w:r>
      <w:r w:rsidR="00601BED">
        <w:rPr>
          <w:lang w:val="en"/>
        </w:rPr>
        <w:t>. The output is captured in the word</w:t>
      </w:r>
      <w:r w:rsidR="004A1755">
        <w:rPr>
          <w:lang w:val="en"/>
        </w:rPr>
        <w:t xml:space="preserve"> </w:t>
      </w:r>
      <w:r w:rsidR="00601BED">
        <w:rPr>
          <w:lang w:val="en"/>
        </w:rPr>
        <w:t xml:space="preserve">cloud in </w:t>
      </w:r>
      <w:r w:rsidR="00601BED" w:rsidRPr="00632F41">
        <w:rPr>
          <w:b/>
          <w:lang w:val="en"/>
        </w:rPr>
        <w:t>Figure 1, 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 proposed in Section 3.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research design. With this approach, we concluded that 2</w:t>
      </w:r>
      <w:r w:rsidR="00FB76F4" w:rsidRPr="00B95EC8">
        <w:rPr>
          <w:lang w:val="en"/>
        </w:rPr>
        <w:t>7</w:t>
      </w:r>
      <w:r w:rsidR="00601BED" w:rsidRPr="00B95EC8">
        <w:rPr>
          <w:lang w:val="en"/>
        </w:rPr>
        <w:t xml:space="preserve"> employed a deviation-based conceptualization, 3</w:t>
      </w:r>
      <w:r w:rsidR="00FB76F4" w:rsidRPr="00B95EC8">
        <w:rPr>
          <w:lang w:val="en"/>
        </w:rPr>
        <w:t>5</w:t>
      </w:r>
      <w:r w:rsidR="00601BED" w:rsidRPr="00B95EC8">
        <w:rPr>
          <w:lang w:val="en"/>
        </w:rPr>
        <w:t xml:space="preserve"> used human-likeness, and </w:t>
      </w:r>
      <w:r w:rsidR="00FB76F4" w:rsidRPr="00B95EC8">
        <w:rPr>
          <w:lang w:val="en"/>
        </w:rPr>
        <w:t>10</w:t>
      </w:r>
      <w:r w:rsidR="00601BED" w:rsidRPr="00B95EC8">
        <w:rPr>
          <w:lang w:val="en"/>
        </w:rPr>
        <w:t xml:space="preserve"> used a combination</w:t>
      </w:r>
      <w:r w:rsidR="00FB76F4" w:rsidRPr="00B95EC8">
        <w:rPr>
          <w:lang w:val="en"/>
        </w:rPr>
        <w:t xml:space="preserve"> of both</w:t>
      </w:r>
      <w:r w:rsidR="00601BED" w:rsidRPr="00B95EC8">
        <w:rPr>
          <w:lang w:val="en"/>
        </w:rPr>
        <w:t>.</w:t>
      </w:r>
    </w:p>
    <w:p w14:paraId="7768DC46" w14:textId="33EC01DF" w:rsidR="000C3818" w:rsidRDefault="000C3818" w:rsidP="000C3818">
      <w:pPr>
        <w:rPr>
          <w:lang w:val="en"/>
        </w:rPr>
      </w:pPr>
    </w:p>
    <w:p w14:paraId="00108682" w14:textId="72FD750A" w:rsidR="000C3818" w:rsidRDefault="000C3818" w:rsidP="000C3818">
      <w:pPr>
        <w:rPr>
          <w:lang w:val="en"/>
        </w:rPr>
      </w:pPr>
      <w:r w:rsidRPr="008255C2">
        <w:rPr>
          <w:b/>
          <w:bCs/>
          <w:lang w:val="en"/>
        </w:rPr>
        <w:t>Box 2</w:t>
      </w:r>
      <w:r>
        <w:rPr>
          <w:lang w:val="en"/>
        </w:rPr>
        <w:t xml:space="preserve"> (400 words)</w:t>
      </w:r>
      <w:r w:rsidR="009F02C4">
        <w:rPr>
          <w:lang w:val="en"/>
        </w:rPr>
        <w:t>:</w:t>
      </w:r>
      <w:r w:rsidR="00073465">
        <w:rPr>
          <w:lang w:val="en"/>
        </w:rPr>
        <w:t xml:space="preserve"> </w:t>
      </w:r>
      <w:r w:rsidR="00920B34">
        <w:rPr>
          <w:lang w:val="en"/>
        </w:rPr>
        <w:t>Practical recommendations for voice naturalness research</w:t>
      </w:r>
    </w:p>
    <w:p w14:paraId="5439A430" w14:textId="064555B6" w:rsidR="004C273C" w:rsidRDefault="004C273C" w:rsidP="00920B34">
      <w:pPr>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sensible awareness for th</w:t>
      </w:r>
      <w:r>
        <w:rPr>
          <w:lang w:val="en"/>
        </w:rPr>
        <w:t xml:space="preserve">is </w:t>
      </w:r>
      <w:r w:rsidRPr="004C273C">
        <w:rPr>
          <w:lang w:val="en"/>
        </w:rPr>
        <w:t>interdisciplinar</w:t>
      </w:r>
      <w:r>
        <w:rPr>
          <w:lang w:val="en"/>
        </w:rPr>
        <w:t xml:space="preserve">ity is crucial. Here, we compiled </w:t>
      </w:r>
      <w:proofErr w:type="gramStart"/>
      <w:r>
        <w:rPr>
          <w:lang w:val="en"/>
        </w:rPr>
        <w:t>a number of</w:t>
      </w:r>
      <w:proofErr w:type="gramEnd"/>
      <w:r>
        <w:rPr>
          <w:lang w:val="en"/>
        </w:rPr>
        <w:t xml:space="preserve"> practical recommendations as a tentative roadmap for future research: </w:t>
      </w:r>
    </w:p>
    <w:p w14:paraId="0DA84B87" w14:textId="1E08FBDB" w:rsidR="004976B6" w:rsidRPr="004976B6" w:rsidRDefault="004C273C" w:rsidP="004976B6">
      <w:pPr>
        <w:pStyle w:val="Listenabsatz"/>
        <w:numPr>
          <w:ilvl w:val="0"/>
          <w:numId w:val="11"/>
        </w:numPr>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taxonomy of naturalness in section 3,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If used consistently, this taxonomy offers quick orientation for readers and foster</w:t>
      </w:r>
      <w:r w:rsidR="005F6EF6">
        <w:rPr>
          <w:lang w:val="en"/>
        </w:rPr>
        <w:t>s</w:t>
      </w:r>
      <w:r w:rsidR="004976B6">
        <w:rPr>
          <w:lang w:val="en"/>
        </w:rPr>
        <w:t xml:space="preserve"> comparability across findings. </w:t>
      </w:r>
    </w:p>
    <w:p w14:paraId="1DD00535" w14:textId="2FE2F886" w:rsidR="004C273C" w:rsidRDefault="004976B6" w:rsidP="00920B34">
      <w:pPr>
        <w:pStyle w:val="Listenabsatz"/>
        <w:numPr>
          <w:ilvl w:val="0"/>
          <w:numId w:val="11"/>
        </w:numPr>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cases discussed in section 3.2, “authenticity”. </w:t>
      </w:r>
    </w:p>
    <w:p w14:paraId="703C675D" w14:textId="0251DB40" w:rsidR="004976B6" w:rsidRDefault="004976B6" w:rsidP="00920B34">
      <w:pPr>
        <w:pStyle w:val="Listenabsatz"/>
        <w:numPr>
          <w:ilvl w:val="0"/>
          <w:numId w:val="11"/>
        </w:numPr>
        <w:rPr>
          <w:lang w:val="en"/>
        </w:rPr>
      </w:pPr>
      <w:r>
        <w:rPr>
          <w:lang w:val="en"/>
        </w:rPr>
        <w:t>Include full reports on methodological details, including acoustic manipulations, measurements</w:t>
      </w:r>
      <w:r w:rsidR="005F6EF6">
        <w:rPr>
          <w:lang w:val="en"/>
        </w:rPr>
        <w:t>,</w:t>
      </w:r>
      <w:r>
        <w:rPr>
          <w:lang w:val="en"/>
        </w:rPr>
        <w:t xml:space="preserve"> instructions to r</w:t>
      </w:r>
      <w:r w:rsidR="005F6EF6">
        <w:rPr>
          <w:lang w:val="en"/>
        </w:rPr>
        <w:t>aters</w:t>
      </w:r>
      <w:r w:rsidR="00E76077">
        <w:rPr>
          <w:lang w:val="en"/>
        </w:rPr>
        <w:t>,</w:t>
      </w:r>
      <w:r>
        <w:rPr>
          <w:lang w:val="en"/>
        </w:rPr>
        <w:t xml:space="preserve"> and report on reliability.</w:t>
      </w:r>
    </w:p>
    <w:p w14:paraId="3989B9D5" w14:textId="6E76C78D" w:rsidR="004976B6" w:rsidRDefault="004976B6" w:rsidP="00920B34">
      <w:pPr>
        <w:pStyle w:val="Listenabsatz"/>
        <w:numPr>
          <w:ilvl w:val="0"/>
          <w:numId w:val="11"/>
        </w:numPr>
        <w:rPr>
          <w:lang w:val="en"/>
        </w:rPr>
      </w:pPr>
      <w:r>
        <w:rPr>
          <w:lang w:val="en"/>
        </w:rPr>
        <w:t xml:space="preserve">Wherever possible, provide stimulus examples. Often, direct auditory impression </w:t>
      </w:r>
      <w:r w:rsidR="00E76077">
        <w:rPr>
          <w:lang w:val="en"/>
        </w:rPr>
        <w:t>can be complementary to, and</w:t>
      </w:r>
      <w:r>
        <w:rPr>
          <w:lang w:val="en"/>
        </w:rPr>
        <w:t xml:space="preserve"> more insightful than</w:t>
      </w:r>
      <w:r w:rsidR="00E76077">
        <w:rPr>
          <w:lang w:val="en"/>
        </w:rPr>
        <w:t>,</w:t>
      </w:r>
      <w:r>
        <w:rPr>
          <w:lang w:val="en"/>
        </w:rPr>
        <w:t xml:space="preserve"> a list of acoustic measures and descriptions. In some cases, differences in audio material may offer a straightforward explanation for different empirical outcomes. </w:t>
      </w:r>
    </w:p>
    <w:p w14:paraId="5A5B018F" w14:textId="7A0D85DC" w:rsidR="004976B6" w:rsidRPr="00920B34" w:rsidRDefault="00A37DC7" w:rsidP="00920B34">
      <w:pPr>
        <w:pStyle w:val="Listenabsatz"/>
        <w:numPr>
          <w:ilvl w:val="0"/>
          <w:numId w:val="11"/>
        </w:numPr>
        <w:rPr>
          <w:lang w:val="en"/>
        </w:rPr>
      </w:pPr>
      <w:r>
        <w:rPr>
          <w:lang w:val="en"/>
        </w:rPr>
        <w:t xml:space="preserve">Finally, </w:t>
      </w:r>
      <w:r w:rsidR="00E76077" w:rsidRPr="00A37DC7">
        <w:rPr>
          <w:lang w:val="en"/>
        </w:rPr>
        <w:t xml:space="preserve">communicate </w:t>
      </w:r>
      <w:r w:rsidRPr="00A37DC7">
        <w:rPr>
          <w:lang w:val="en"/>
        </w:rPr>
        <w:t>findings inclusively enough for readerships from diverse backgrounds.</w:t>
      </w:r>
      <w:r>
        <w:rPr>
          <w:lang w:val="en"/>
        </w:rPr>
        <w:t xml:space="preserve"> </w:t>
      </w:r>
      <w:r w:rsidR="00E76077">
        <w:rPr>
          <w:lang w:val="en"/>
        </w:rPr>
        <w:t>P</w:t>
      </w:r>
      <w:r w:rsidRPr="00A37DC7">
        <w:rPr>
          <w:lang w:val="en"/>
        </w:rPr>
        <w:t xml:space="preserve">rovide explicit definitions, avoid technical jargon, </w:t>
      </w:r>
      <w:r w:rsidR="00E76077">
        <w:rPr>
          <w:lang w:val="en"/>
        </w:rPr>
        <w:t xml:space="preserve">adopt </w:t>
      </w:r>
      <w:r w:rsidRPr="00A37DC7">
        <w:rPr>
          <w:lang w:val="en"/>
        </w:rPr>
        <w:t xml:space="preserve">scientific standards from other fields </w:t>
      </w:r>
      <w:r w:rsidR="00CF523A" w:rsidRPr="00A37DC7">
        <w:rPr>
          <w:lang w:val="en"/>
        </w:rPr>
        <w:t>w</w:t>
      </w:r>
      <w:r w:rsidR="00CF523A">
        <w:rPr>
          <w:lang w:val="en"/>
        </w:rPr>
        <w:t>h</w:t>
      </w:r>
      <w:r w:rsidR="00CF523A" w:rsidRPr="00A37DC7">
        <w:rPr>
          <w:lang w:val="en"/>
        </w:rPr>
        <w:t>ere</w:t>
      </w:r>
      <w:r w:rsidRPr="00A37DC7">
        <w:rPr>
          <w:lang w:val="en"/>
        </w:rPr>
        <w:t xml:space="preserve"> </w:t>
      </w:r>
      <w:r w:rsidR="00E76077">
        <w:rPr>
          <w:lang w:val="en"/>
        </w:rPr>
        <w:t>appropriate</w:t>
      </w:r>
      <w:r w:rsidRPr="00A37DC7">
        <w:rPr>
          <w:lang w:val="en"/>
        </w:rPr>
        <w:t>, and discuss findings against the wider interdisciplinary literature</w:t>
      </w:r>
      <w:r w:rsidR="004210B1">
        <w:rPr>
          <w:lang w:val="en"/>
        </w:rPr>
        <w:t>.</w:t>
      </w:r>
    </w:p>
    <w:p w14:paraId="24765AD6" w14:textId="01E18CC6" w:rsidR="00041975" w:rsidRDefault="00041975" w:rsidP="00041975">
      <w:pPr>
        <w:rPr>
          <w:lang w:val="en"/>
        </w:rPr>
      </w:pPr>
    </w:p>
    <w:p w14:paraId="44E2448C" w14:textId="376C86AE" w:rsidR="00041975" w:rsidRDefault="00041975" w:rsidP="00041975">
      <w:pPr>
        <w:rPr>
          <w:lang w:val="en"/>
        </w:rPr>
      </w:pPr>
    </w:p>
    <w:p w14:paraId="71953EDD" w14:textId="77777777" w:rsidR="00BD527A" w:rsidRPr="008255C2" w:rsidRDefault="00041975" w:rsidP="00BD527A">
      <w:pPr>
        <w:rPr>
          <w:b/>
          <w:bCs/>
          <w:lang w:val="en"/>
        </w:rPr>
      </w:pPr>
      <w:r w:rsidRPr="008255C2">
        <w:rPr>
          <w:b/>
          <w:bCs/>
          <w:lang w:val="en"/>
        </w:rPr>
        <w:t xml:space="preserve">Glossary: </w:t>
      </w:r>
    </w:p>
    <w:p w14:paraId="7E7F82AD" w14:textId="45FBC9A8" w:rsidR="00BD527A" w:rsidRPr="00A51877" w:rsidRDefault="00FD4DD7" w:rsidP="00A51877">
      <w:pPr>
        <w:pStyle w:val="Listenabsatz"/>
        <w:numPr>
          <w:ilvl w:val="0"/>
          <w:numId w:val="12"/>
        </w:numPr>
        <w:rPr>
          <w:lang w:val="en"/>
        </w:rPr>
      </w:pPr>
      <w:r w:rsidRPr="00BD527A">
        <w:rPr>
          <w:lang w:val="en"/>
        </w:rPr>
        <w:lastRenderedPageBreak/>
        <w:t>Synthetic/artificial voice</w:t>
      </w:r>
      <w:r w:rsidR="00A51877">
        <w:rPr>
          <w:lang w:val="en"/>
        </w:rPr>
        <w:t xml:space="preserve">: computer generated voices. Common methods are articulatory synthesis </w:t>
      </w:r>
      <w:r w:rsidR="00A51877" w:rsidRPr="00A51877">
        <w:rPr>
          <w:lang w:val="en"/>
        </w:rPr>
        <w:t>concatenative synthesis, and statistical parametric synthesis, including deep learning algorithms</w:t>
      </w:r>
      <w:r w:rsidR="00A51877">
        <w:rPr>
          <w:lang w:val="en"/>
        </w:rPr>
        <w:t xml:space="preserve"> (for a recent overview, see </w:t>
      </w:r>
      <w:sdt>
        <w:sdtPr>
          <w:rPr>
            <w:lang w:val="en"/>
          </w:rPr>
          <w:alias w:val="To edit, see citavi.com/edit"/>
          <w:tag w:val="CitaviPlaceholder#acd68a6b-5e97-48bd-88bd-b17b176c200e"/>
          <w:id w:val="-592704002"/>
          <w:placeholder>
            <w:docPart w:val="DefaultPlaceholder_-1854013440"/>
          </w:placeholder>
        </w:sdtPr>
        <w:sdtContent>
          <w:r w:rsidR="00A51877">
            <w:rPr>
              <w:lang w:val="en"/>
            </w:rPr>
            <w:fldChar w:fldCharType="begin"/>
          </w:r>
          <w:r w:rsidR="003328F6">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YTExYjE4LTYzYTQtNGU0NC05OGNlLWYwMjhlNjQ1N2ViOSIsIlJhbmdlTGVuZ3RoIjo0LCJSZWZlcmVuY2VJZCI6IjQyY2VkOTU0LTdmMDAtNDMyNC1iMjEwLWM5YmY2YTQwZmMy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WFzIiwiTGFzdE5hbWUiOiJUcmlhbnRhZnlsbG9wb3Vsb3MiLCJQcm90ZWN0ZWQiOmZhbHNlLCJTZXgiOjIsIkNyZWF0ZWRCeSI6Il9DaHJpc3RpbmUgTnVzc2JhdW0iLCJDcmVhdGVkT24iOiIyMDI0LTA2LTA1VDEwOjAzOjAzIiwiTW9kaWZpZWRCeSI6Il9DaHJpc3RpbmUgTnVzc2JhdW0iLCJJZCI6IjM4MDY5MDY5LTZiMGItNGY4MC05OGU1LTUzNjVhYzNmNGUzMCIsIk1vZGlmaWVkT24iOiIyMDI0LTA2LTA1VDEwOjAzOjAzIiwiUHJvamVjdCI6eyIkaWQiOiI1IiwiJHR5cGUiOiJTd2lzc0FjYWRlbWljLkNpdGF2aS5Qcm9qZWN0LCBTd2lzc0FjYWRlbWljLkNpdGF2aSJ9fSx7IiRpZCI6Ij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T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x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x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T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T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T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T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x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TgiLCJDb3VudCI6MSwiVGV4dFVuaXRzIjpbeyIkaWQiOiIxOSIsIkZvbnRTdHlsZSI6eyIkaWQiOiIyMCIsIk5ldXRyYWwiOnRydWV9LCJSZWFkaW5nT3JkZXIiOjEsIlRleHQiOiJbODBdIn1dfSwiVGFnIjoiQ2l0YXZpUGxhY2Vob2xkZXIjYWNkNjhhNmItNWU5Ny00OGJkLTg4YmQtYjE3YjE3NmMyMDBlIiwiVGV4dCI6Ils4MF0iLCJXQUlWZXJzaW9uIjoiNi4xMS4wLjAifQ==}</w:instrText>
          </w:r>
          <w:r w:rsidR="00A51877">
            <w:rPr>
              <w:lang w:val="en"/>
            </w:rPr>
            <w:fldChar w:fldCharType="separate"/>
          </w:r>
          <w:r w:rsidR="003328F6">
            <w:rPr>
              <w:lang w:val="en"/>
            </w:rPr>
            <w:t>[80]</w:t>
          </w:r>
          <w:r w:rsidR="00A51877">
            <w:rPr>
              <w:lang w:val="en"/>
            </w:rPr>
            <w:fldChar w:fldCharType="end"/>
          </w:r>
        </w:sdtContent>
      </w:sdt>
      <w:r w:rsidR="00A51877">
        <w:rPr>
          <w:lang w:val="en"/>
        </w:rPr>
        <w:t>)</w:t>
      </w:r>
      <w:r w:rsidR="00A51877" w:rsidRPr="00A51877">
        <w:rPr>
          <w:lang w:val="en"/>
        </w:rPr>
        <w:t xml:space="preserve">  </w:t>
      </w:r>
    </w:p>
    <w:p w14:paraId="1A1EF318" w14:textId="1256C67C" w:rsidR="00BD527A" w:rsidRPr="00A51877" w:rsidRDefault="00041975" w:rsidP="00A51877">
      <w:pPr>
        <w:pStyle w:val="Listenabsatz"/>
        <w:numPr>
          <w:ilvl w:val="0"/>
          <w:numId w:val="12"/>
        </w:numPr>
        <w:rPr>
          <w:lang w:val="en"/>
        </w:rPr>
      </w:pPr>
      <w:r w:rsidRPr="00BD527A">
        <w:rPr>
          <w:lang w:val="en"/>
        </w:rPr>
        <w:t>Uncanny valley</w:t>
      </w:r>
      <w:r w:rsidR="00A51877">
        <w:rPr>
          <w:lang w:val="en"/>
        </w:rPr>
        <w:t xml:space="preserve">: a </w:t>
      </w:r>
      <w:r w:rsidR="00A51877" w:rsidRPr="00A51877">
        <w:rPr>
          <w:lang w:val="en"/>
        </w:rPr>
        <w:t xml:space="preserve">sudden </w:t>
      </w:r>
      <w:r w:rsidR="00A51877">
        <w:rPr>
          <w:lang w:val="en"/>
        </w:rPr>
        <w:t>feeling of eeriness evoked</w:t>
      </w:r>
      <w:r w:rsidR="00A51877" w:rsidRPr="00A51877">
        <w:rPr>
          <w:lang w:val="en"/>
        </w:rPr>
        <w:t xml:space="preserve"> humanoid</w:t>
      </w:r>
      <w:r w:rsidR="00A51877">
        <w:rPr>
          <w:lang w:val="en"/>
        </w:rPr>
        <w:t xml:space="preserve"> </w:t>
      </w:r>
      <w:r w:rsidR="00A51877" w:rsidRPr="00A51877">
        <w:rPr>
          <w:lang w:val="en"/>
        </w:rPr>
        <w:t>robots that almost approach, but do not entirely</w:t>
      </w:r>
      <w:r w:rsidR="00A51877">
        <w:rPr>
          <w:lang w:val="en"/>
        </w:rPr>
        <w:t xml:space="preserve"> </w:t>
      </w:r>
      <w:r w:rsidR="00A51877" w:rsidRPr="00A51877">
        <w:rPr>
          <w:lang w:val="en"/>
        </w:rPr>
        <w:t>reach a human-like appearance</w:t>
      </w:r>
      <w:r w:rsidR="00A51877">
        <w:rPr>
          <w:lang w:val="en"/>
        </w:rPr>
        <w:t xml:space="preserve"> </w:t>
      </w:r>
      <w:sdt>
        <w:sdtPr>
          <w:rPr>
            <w:lang w:val="en"/>
          </w:rPr>
          <w:alias w:val="To edit, see citavi.com/edit"/>
          <w:tag w:val="CitaviPlaceholder#fcffa57f-bbb1-4bb6-a0d9-5917592cd614"/>
          <w:id w:val="1057350753"/>
          <w:placeholder>
            <w:docPart w:val="DefaultPlaceholder_-1854013440"/>
          </w:placeholder>
        </w:sdtPr>
        <w:sdtContent>
          <w:r w:rsidR="00A51877">
            <w:rPr>
              <w:lang w:val="en"/>
            </w:rPr>
            <w:fldChar w:fldCharType="begin"/>
          </w:r>
          <w:r w:rsidR="003328F6">
            <w:rPr>
              <w:lang w:val="e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zViZTlmLThkYWUtNGE3YS04NTMxLWM2ZDlhZWI3OTQxY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jFdIn1dfSwiVGFnIjoiQ2l0YXZpUGxhY2Vob2xkZXIjZmNmZmE1N2YtYmJiMS00YmI2LWEwZDktNTkxNzU5MmNkNjE0IiwiVGV4dCI6Ils2MV0iLCJXQUlWZXJzaW9uIjoiNi4xMS4wLjAifQ==}</w:instrText>
          </w:r>
          <w:r w:rsidR="00A51877">
            <w:rPr>
              <w:lang w:val="en"/>
            </w:rPr>
            <w:fldChar w:fldCharType="separate"/>
          </w:r>
          <w:r w:rsidR="003328F6">
            <w:rPr>
              <w:lang w:val="en"/>
            </w:rPr>
            <w:t>[61]</w:t>
          </w:r>
          <w:r w:rsidR="00A51877">
            <w:rPr>
              <w:lang w:val="en"/>
            </w:rPr>
            <w:fldChar w:fldCharType="end"/>
          </w:r>
        </w:sdtContent>
      </w:sdt>
    </w:p>
    <w:p w14:paraId="2B8CA98C" w14:textId="74234263" w:rsidR="00BD527A" w:rsidRPr="00BD527A" w:rsidRDefault="00302388" w:rsidP="00BD527A">
      <w:pPr>
        <w:pStyle w:val="Listenabsatz"/>
        <w:numPr>
          <w:ilvl w:val="0"/>
          <w:numId w:val="12"/>
        </w:numPr>
        <w:rPr>
          <w:lang w:val="en"/>
        </w:rPr>
      </w:pPr>
      <w:r w:rsidRPr="00BD527A">
        <w:rPr>
          <w:lang w:val="en-US"/>
        </w:rPr>
        <w:t>Anthropomorphism</w:t>
      </w:r>
      <w:r w:rsidR="00A51877">
        <w:rPr>
          <w:lang w:val="en-US"/>
        </w:rPr>
        <w:t>: the a</w:t>
      </w:r>
      <w:r w:rsidR="00A51877" w:rsidRPr="00A51877">
        <w:rPr>
          <w:lang w:val="en-US"/>
        </w:rPr>
        <w:t>ttribution of human characteristics, emotions, or behaviors to non-human entities</w:t>
      </w:r>
    </w:p>
    <w:p w14:paraId="2B57F5F6" w14:textId="324E46BB" w:rsidR="00BD527A" w:rsidRPr="00BD527A" w:rsidRDefault="00302388" w:rsidP="00BD527A">
      <w:pPr>
        <w:pStyle w:val="Listenabsatz"/>
        <w:numPr>
          <w:ilvl w:val="0"/>
          <w:numId w:val="12"/>
        </w:numPr>
        <w:rPr>
          <w:lang w:val="en"/>
        </w:rPr>
      </w:pPr>
      <w:r w:rsidRPr="00BD527A">
        <w:rPr>
          <w:lang w:val="en-US"/>
        </w:rPr>
        <w:t>acoustic cues</w:t>
      </w:r>
      <w:r w:rsidR="00A51877">
        <w:rPr>
          <w:lang w:val="en-US"/>
        </w:rPr>
        <w:t xml:space="preserve">: </w:t>
      </w:r>
      <w:r w:rsidR="0034699D">
        <w:rPr>
          <w:lang w:val="en-US"/>
        </w:rPr>
        <w:t xml:space="preserve">physical and measurable features of sounds (such as voices), e.g. fundamental frequency, intensity, timbre or temporal characteristics. Used by listeners to inform manifold impressions about voices, such as age, gender or naturalness. </w:t>
      </w:r>
    </w:p>
    <w:p w14:paraId="44268E5E" w14:textId="6DB3C8F5" w:rsidR="00BD527A" w:rsidRPr="00BD527A" w:rsidRDefault="006B2EB7" w:rsidP="00BD527A">
      <w:pPr>
        <w:pStyle w:val="Listenabsatz"/>
        <w:numPr>
          <w:ilvl w:val="0"/>
          <w:numId w:val="12"/>
        </w:numPr>
        <w:rPr>
          <w:lang w:val="en"/>
        </w:rPr>
      </w:pPr>
      <w:r w:rsidRPr="00BD527A">
        <w:rPr>
          <w:lang w:val="en-US"/>
        </w:rPr>
        <w:t>(</w:t>
      </w:r>
      <w:r w:rsidR="00D833D8" w:rsidRPr="00BD527A">
        <w:rPr>
          <w:lang w:val="en-US"/>
        </w:rPr>
        <w:t>operationalization</w:t>
      </w:r>
      <w:r w:rsidRPr="00BD527A">
        <w:rPr>
          <w:lang w:val="en-US"/>
        </w:rPr>
        <w:t>)</w:t>
      </w:r>
      <w:r w:rsidR="0034699D">
        <w:rPr>
          <w:lang w:val="en-US"/>
        </w:rPr>
        <w:t xml:space="preserve">: translation of a concept or hypothesis into concrete empirical design features </w:t>
      </w:r>
    </w:p>
    <w:p w14:paraId="5650183B" w14:textId="348E636B" w:rsidR="00BD527A" w:rsidRPr="00BD527A" w:rsidRDefault="00D833D8" w:rsidP="00BD527A">
      <w:pPr>
        <w:pStyle w:val="Listenabsatz"/>
        <w:numPr>
          <w:ilvl w:val="0"/>
          <w:numId w:val="12"/>
        </w:numPr>
        <w:rPr>
          <w:lang w:val="en"/>
        </w:rPr>
      </w:pPr>
      <w:r w:rsidRPr="00BD527A">
        <w:rPr>
          <w:lang w:val="en-US"/>
        </w:rPr>
        <w:t>tracheoesophageal speech</w:t>
      </w:r>
      <w:r w:rsidR="0034699D">
        <w:rPr>
          <w:lang w:val="en-US"/>
        </w:rPr>
        <w:t xml:space="preserve">: a method of vocalization following </w:t>
      </w:r>
      <w:r w:rsidR="0034699D" w:rsidRPr="0034699D">
        <w:rPr>
          <w:lang w:val="en-US"/>
        </w:rPr>
        <w:t>total laryngectomy</w:t>
      </w:r>
      <w:r w:rsidR="0034699D">
        <w:rPr>
          <w:lang w:val="en-US"/>
        </w:rPr>
        <w:t xml:space="preserve"> (removal of the larynx) </w:t>
      </w:r>
      <w:r w:rsidR="00C530F5">
        <w:rPr>
          <w:lang w:val="en-US"/>
        </w:rPr>
        <w:t xml:space="preserve">via a </w:t>
      </w:r>
      <w:r w:rsidR="00C530F5" w:rsidRPr="00C530F5">
        <w:rPr>
          <w:lang w:val="en-US"/>
        </w:rPr>
        <w:t>tracheoesophageal prosthesis</w:t>
      </w:r>
      <w:r w:rsidR="00C530F5">
        <w:rPr>
          <w:lang w:val="en-US"/>
        </w:rPr>
        <w:t xml:space="preserve"> that enables speech through </w:t>
      </w:r>
      <w:r w:rsidR="00C530F5" w:rsidRPr="00C530F5">
        <w:rPr>
          <w:lang w:val="en-US"/>
        </w:rPr>
        <w:t>esophageal vibrations</w:t>
      </w:r>
      <w:r w:rsidR="00C530F5">
        <w:rPr>
          <w:lang w:val="en-US"/>
        </w:rPr>
        <w:t>.</w:t>
      </w:r>
    </w:p>
    <w:p w14:paraId="19E7BD02" w14:textId="0367EF99" w:rsidR="00BD527A" w:rsidRPr="00BD527A" w:rsidRDefault="00C530F5" w:rsidP="00BD527A">
      <w:pPr>
        <w:pStyle w:val="Listenabsatz"/>
        <w:numPr>
          <w:ilvl w:val="0"/>
          <w:numId w:val="12"/>
        </w:numPr>
        <w:rPr>
          <w:lang w:val="en"/>
        </w:rPr>
      </w:pPr>
      <w:r w:rsidRPr="00BD527A">
        <w:rPr>
          <w:lang w:val="en-US"/>
        </w:rPr>
        <w:t>D</w:t>
      </w:r>
      <w:r w:rsidR="00D833D8" w:rsidRPr="00BD527A">
        <w:rPr>
          <w:lang w:val="en-US"/>
        </w:rPr>
        <w:t>ysarthria</w:t>
      </w:r>
      <w:r>
        <w:rPr>
          <w:lang w:val="en-US"/>
        </w:rPr>
        <w:t xml:space="preserve">: </w:t>
      </w:r>
      <w:r w:rsidRPr="00C530F5">
        <w:rPr>
          <w:lang w:val="en-US"/>
        </w:rPr>
        <w:t>impairments of the speech motor subsystems</w:t>
      </w:r>
      <w:r>
        <w:rPr>
          <w:lang w:val="en-US"/>
        </w:rPr>
        <w:t xml:space="preserve"> due to </w:t>
      </w:r>
      <w:r w:rsidRPr="00C530F5">
        <w:rPr>
          <w:lang w:val="en-US"/>
        </w:rPr>
        <w:t>various neurological conditions</w:t>
      </w:r>
      <w:r>
        <w:rPr>
          <w:lang w:val="en-US"/>
        </w:rPr>
        <w:t xml:space="preserve"> such as </w:t>
      </w:r>
      <w:r w:rsidRPr="00C530F5">
        <w:rPr>
          <w:lang w:val="en-US"/>
        </w:rPr>
        <w:t>Parkinson’s disease</w:t>
      </w:r>
      <w:r>
        <w:rPr>
          <w:lang w:val="en-US"/>
        </w:rPr>
        <w:t>, a</w:t>
      </w:r>
      <w:r w:rsidRPr="00C530F5">
        <w:rPr>
          <w:lang w:val="en-US"/>
        </w:rPr>
        <w:t>myotrophic lateral sclerosis (ALS)</w:t>
      </w:r>
      <w:r>
        <w:rPr>
          <w:lang w:val="en-US"/>
        </w:rPr>
        <w:t xml:space="preserve"> or traumatic brain injury. </w:t>
      </w:r>
    </w:p>
    <w:p w14:paraId="43275C04" w14:textId="0425FB8D" w:rsidR="00C530F5" w:rsidRPr="00C530F5" w:rsidRDefault="00F719E9" w:rsidP="00C530F5">
      <w:pPr>
        <w:pStyle w:val="Listenabsatz"/>
        <w:numPr>
          <w:ilvl w:val="0"/>
          <w:numId w:val="12"/>
        </w:numPr>
        <w:rPr>
          <w:lang w:val="en"/>
        </w:rPr>
      </w:pPr>
      <w:r w:rsidRPr="00BD527A">
        <w:rPr>
          <w:lang w:val="en-US"/>
        </w:rPr>
        <w:t>ChatGPT</w:t>
      </w:r>
      <w:r w:rsidR="00C530F5">
        <w:rPr>
          <w:lang w:val="en-US"/>
        </w:rPr>
        <w:t>: a chatbot developed by OpenAI, based on a large language model, that generates text based on input-prom</w:t>
      </w:r>
      <w:r w:rsidR="004210B1">
        <w:rPr>
          <w:lang w:val="en-US"/>
        </w:rPr>
        <w:t>p</w:t>
      </w:r>
      <w:r w:rsidR="00C530F5">
        <w:rPr>
          <w:lang w:val="en-US"/>
        </w:rPr>
        <w:t xml:space="preserve">ts (GPT stands for </w:t>
      </w:r>
      <w:r w:rsidR="00C530F5" w:rsidRPr="00C530F5">
        <w:rPr>
          <w:lang w:val="en-US"/>
        </w:rPr>
        <w:t>generative pre-trained transformer</w:t>
      </w:r>
      <w:r w:rsidR="00C530F5">
        <w:rPr>
          <w:lang w:val="en-US"/>
        </w:rPr>
        <w:t>)</w:t>
      </w:r>
    </w:p>
    <w:p w14:paraId="2917841C" w14:textId="13EE2FBA" w:rsidR="00944805" w:rsidRPr="00A73AF3" w:rsidRDefault="00C530F5" w:rsidP="00A73AF3">
      <w:pPr>
        <w:pStyle w:val="Listenabsatz"/>
        <w:numPr>
          <w:ilvl w:val="0"/>
          <w:numId w:val="12"/>
        </w:numPr>
        <w:rPr>
          <w:lang w:val="en"/>
        </w:rPr>
      </w:pPr>
      <w:r w:rsidRPr="00C530F5">
        <w:rPr>
          <w:lang w:val="en-US"/>
        </w:rPr>
        <w:t>D</w:t>
      </w:r>
      <w:r w:rsidR="00944805" w:rsidRPr="00C530F5">
        <w:rPr>
          <w:lang w:val="en-US"/>
        </w:rPr>
        <w:t>eepfakes</w:t>
      </w:r>
      <w:r>
        <w:rPr>
          <w:lang w:val="en-US"/>
        </w:rPr>
        <w:t xml:space="preserve">: </w:t>
      </w:r>
      <w:r w:rsidRPr="00C530F5">
        <w:rPr>
          <w:lang w:val="en-US"/>
        </w:rPr>
        <w:t xml:space="preserve">digitally manipulated media, </w:t>
      </w:r>
      <w:r>
        <w:rPr>
          <w:lang w:val="en-US"/>
        </w:rPr>
        <w:t>such as images, videos</w:t>
      </w:r>
      <w:r w:rsidR="00A73AF3">
        <w:rPr>
          <w:lang w:val="en-US"/>
        </w:rPr>
        <w:t>,</w:t>
      </w:r>
      <w:r>
        <w:rPr>
          <w:lang w:val="en-US"/>
        </w:rPr>
        <w:t xml:space="preserve"> or voice recordings</w:t>
      </w:r>
      <w:r w:rsidRPr="00C530F5">
        <w:rPr>
          <w:lang w:val="en-US"/>
        </w:rPr>
        <w:t xml:space="preserve">, created using deep learning techniques </w:t>
      </w:r>
      <w:r w:rsidR="00A73AF3">
        <w:rPr>
          <w:lang w:val="en-US"/>
        </w:rPr>
        <w:t xml:space="preserve">with the goal to </w:t>
      </w:r>
      <w:r w:rsidR="00A73AF3" w:rsidRPr="00C530F5">
        <w:rPr>
          <w:lang w:val="en-US"/>
        </w:rPr>
        <w:t>convincingly</w:t>
      </w:r>
      <w:r w:rsidR="00A73AF3">
        <w:rPr>
          <w:lang w:val="en-US"/>
        </w:rPr>
        <w:t xml:space="preserve"> display the </w:t>
      </w:r>
      <w:r w:rsidR="00A73AF3" w:rsidRPr="00C530F5">
        <w:rPr>
          <w:lang w:val="en-US"/>
        </w:rPr>
        <w:t>appearances</w:t>
      </w:r>
      <w:r w:rsidR="00A73AF3">
        <w:rPr>
          <w:lang w:val="en-US"/>
        </w:rPr>
        <w:t xml:space="preserve"> </w:t>
      </w:r>
      <w:r w:rsidRPr="00A73AF3">
        <w:rPr>
          <w:lang w:val="en-US"/>
        </w:rPr>
        <w:t>of individuals.</w:t>
      </w:r>
    </w:p>
    <w:sdt>
      <w:sdtPr>
        <w:rPr>
          <w:rFonts w:eastAsiaTheme="minorHAnsi"/>
          <w:lang w:val="en"/>
        </w:rPr>
        <w:tag w:val="CitaviBibliography"/>
        <w:id w:val="514740596"/>
        <w:placeholder>
          <w:docPart w:val="DefaultPlaceholder_-1854013440"/>
        </w:placeholder>
      </w:sdtPr>
      <w:sdtEndPr>
        <w:rPr>
          <w:rFonts w:asciiTheme="minorHAnsi" w:hAnsiTheme="minorHAnsi" w:cstheme="minorBidi"/>
          <w:color w:val="auto"/>
          <w:sz w:val="22"/>
          <w:szCs w:val="22"/>
        </w:rPr>
      </w:sdtEndPr>
      <w:sdtContent>
        <w:commentRangeStart w:id="35" w:displacedByCustomXml="prev"/>
        <w:p w14:paraId="09D6E11F" w14:textId="77777777" w:rsidR="003328F6" w:rsidRDefault="00B014AB" w:rsidP="003328F6">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3328F6">
            <w:rPr>
              <w:lang w:val="en"/>
            </w:rPr>
            <w:t>References</w:t>
          </w:r>
        </w:p>
        <w:p w14:paraId="6B79619A" w14:textId="77777777" w:rsidR="003328F6" w:rsidRDefault="003328F6" w:rsidP="003328F6">
          <w:pPr>
            <w:pStyle w:val="CitaviBibliographyEntry"/>
            <w:rPr>
              <w:lang w:val="en"/>
            </w:rPr>
          </w:pPr>
          <w:r>
            <w:rPr>
              <w:lang w:val="en"/>
            </w:rPr>
            <w:t>1.</w:t>
          </w:r>
          <w:r>
            <w:rPr>
              <w:lang w:val="en"/>
            </w:rPr>
            <w:tab/>
          </w:r>
          <w:bookmarkStart w:id="36" w:name="_CTVL001ddf2261829a143b5b43f6808d8527183"/>
          <w:r>
            <w:rPr>
              <w:lang w:val="en"/>
            </w:rPr>
            <w:t>Abdulrahman, A. and Richards, D. (2022) Is Natural Necessary? Human Voice versus Synthetic Voice for Intelligent Virtual Agents. MTI 6, 51</w:t>
          </w:r>
        </w:p>
        <w:bookmarkEnd w:id="36"/>
        <w:p w14:paraId="777605F5" w14:textId="77777777" w:rsidR="003328F6" w:rsidRDefault="003328F6" w:rsidP="003328F6">
          <w:pPr>
            <w:pStyle w:val="CitaviBibliographyEntry"/>
            <w:rPr>
              <w:lang w:val="en"/>
            </w:rPr>
          </w:pPr>
          <w:r>
            <w:rPr>
              <w:lang w:val="en"/>
            </w:rPr>
            <w:t>2.</w:t>
          </w:r>
          <w:r>
            <w:rPr>
              <w:lang w:val="en"/>
            </w:rPr>
            <w:tab/>
          </w:r>
          <w:bookmarkStart w:id="37" w:name="_CTVL001f5c5b3728c9c434d96e91d4a4b29a457"/>
          <w:r>
            <w:rPr>
              <w:lang w:val="en"/>
            </w:rPr>
            <w:t>Abur, D. et al. (2021) Feedback and Feedforward Auditory-Motor Processes for Voice and Articulation in Parkinson's Disease. J Speech Lang Hear Res 64, 4682–4694</w:t>
          </w:r>
        </w:p>
        <w:bookmarkEnd w:id="37"/>
        <w:p w14:paraId="491FE58D" w14:textId="77777777" w:rsidR="003328F6" w:rsidRDefault="003328F6" w:rsidP="003328F6">
          <w:pPr>
            <w:pStyle w:val="CitaviBibliographyEntry"/>
            <w:rPr>
              <w:lang w:val="en"/>
            </w:rPr>
          </w:pPr>
          <w:r>
            <w:rPr>
              <w:lang w:val="en"/>
            </w:rPr>
            <w:t>3.</w:t>
          </w:r>
          <w:r>
            <w:rPr>
              <w:lang w:val="en"/>
            </w:rPr>
            <w:tab/>
          </w:r>
          <w:bookmarkStart w:id="38" w:name="_CTVL001adb55347b44b4ae8a831b32e2081e422"/>
          <w:r>
            <w:rPr>
              <w:lang w:val="en"/>
            </w:rPr>
            <w:t xml:space="preserve">Anand, S. and Stepp, C.E. (2015) Listener Perception of </w:t>
          </w:r>
          <w:proofErr w:type="spellStart"/>
          <w:r>
            <w:rPr>
              <w:lang w:val="en"/>
            </w:rPr>
            <w:t>Monopitch</w:t>
          </w:r>
          <w:proofErr w:type="spellEnd"/>
          <w:r>
            <w:rPr>
              <w:lang w:val="en"/>
            </w:rPr>
            <w:t xml:space="preserve">, Naturalness, and Intelligibility for Speakers </w:t>
          </w:r>
          <w:proofErr w:type="gramStart"/>
          <w:r>
            <w:rPr>
              <w:lang w:val="en"/>
            </w:rPr>
            <w:t>With</w:t>
          </w:r>
          <w:proofErr w:type="gramEnd"/>
          <w:r>
            <w:rPr>
              <w:lang w:val="en"/>
            </w:rPr>
            <w:t xml:space="preserve"> Parkinson's Disease. Journal of Speech, Language, and Hearing Research 58, 1134–1144</w:t>
          </w:r>
        </w:p>
        <w:bookmarkEnd w:id="38"/>
        <w:p w14:paraId="6BB43095" w14:textId="77777777" w:rsidR="003328F6" w:rsidRDefault="003328F6" w:rsidP="003328F6">
          <w:pPr>
            <w:pStyle w:val="CitaviBibliographyEntry"/>
            <w:rPr>
              <w:lang w:val="en"/>
            </w:rPr>
          </w:pPr>
          <w:r>
            <w:rPr>
              <w:lang w:val="en"/>
            </w:rPr>
            <w:t>4.</w:t>
          </w:r>
          <w:r>
            <w:rPr>
              <w:lang w:val="en"/>
            </w:rPr>
            <w:tab/>
          </w:r>
          <w:bookmarkStart w:id="39" w:name="_CTVL001ebaa446f7f2d4cd5974afd754ce56dd4"/>
          <w:r>
            <w:rPr>
              <w:lang w:val="en"/>
            </w:rPr>
            <w:t>Anikin, A. and Lima, C.F. (2017) Perceptual and acoustic differences between authentic and acted nonverbal emotional vocalizations. Q J Exp Psychol (Hove) 71, 622–641</w:t>
          </w:r>
        </w:p>
        <w:bookmarkEnd w:id="39"/>
        <w:p w14:paraId="361FCE7B" w14:textId="77777777" w:rsidR="003328F6" w:rsidRDefault="003328F6" w:rsidP="003328F6">
          <w:pPr>
            <w:pStyle w:val="CitaviBibliographyEntry"/>
            <w:rPr>
              <w:i/>
              <w:lang w:val="en"/>
            </w:rPr>
          </w:pPr>
          <w:r>
            <w:rPr>
              <w:lang w:val="en"/>
            </w:rPr>
            <w:t>5.</w:t>
          </w:r>
          <w:r>
            <w:rPr>
              <w:lang w:val="en"/>
            </w:rPr>
            <w:tab/>
          </w:r>
          <w:bookmarkStart w:id="40" w:name="_CTVL001c33bb1c6b27e44c39530db03049fa031"/>
          <w:r>
            <w:rPr>
              <w:lang w:val="en"/>
            </w:rPr>
            <w:t>Assmann, P.F. et al. (2006) Effects of frequency shifts on perceived naturalness and gender information in speech. In</w:t>
          </w:r>
          <w:bookmarkEnd w:id="40"/>
          <w:r>
            <w:rPr>
              <w:lang w:val="en"/>
            </w:rPr>
            <w:t xml:space="preserve"> </w:t>
          </w:r>
          <w:r w:rsidRPr="003328F6">
            <w:rPr>
              <w:i/>
              <w:lang w:val="en"/>
            </w:rPr>
            <w:t>INTERSPEECH</w:t>
          </w:r>
        </w:p>
        <w:p w14:paraId="7C9447FB" w14:textId="77777777" w:rsidR="003328F6" w:rsidRDefault="003328F6" w:rsidP="003328F6">
          <w:pPr>
            <w:pStyle w:val="CitaviBibliographyEntry"/>
            <w:rPr>
              <w:lang w:val="en"/>
            </w:rPr>
          </w:pPr>
          <w:r>
            <w:rPr>
              <w:lang w:val="en"/>
            </w:rPr>
            <w:t>6.</w:t>
          </w:r>
          <w:r>
            <w:rPr>
              <w:lang w:val="en"/>
            </w:rPr>
            <w:tab/>
          </w:r>
          <w:bookmarkStart w:id="41" w:name="_CTVL001941e20b2cc4345d5bd1da4445c2e0edd"/>
          <w:r>
            <w:rPr>
              <w:lang w:val="en"/>
            </w:rPr>
            <w:t xml:space="preserve">Aylett, M.P. et al. (2020) Speech Synthesis for the Generation of Artificial Personality. IEEE Trans. Affective </w:t>
          </w:r>
          <w:proofErr w:type="spellStart"/>
          <w:r>
            <w:rPr>
              <w:lang w:val="en"/>
            </w:rPr>
            <w:t>Comput</w:t>
          </w:r>
          <w:proofErr w:type="spellEnd"/>
          <w:r>
            <w:rPr>
              <w:lang w:val="en"/>
            </w:rPr>
            <w:t>. 11, 361–372</w:t>
          </w:r>
        </w:p>
        <w:bookmarkEnd w:id="41"/>
        <w:p w14:paraId="6139BFCD" w14:textId="77777777" w:rsidR="003328F6" w:rsidRDefault="003328F6" w:rsidP="003328F6">
          <w:pPr>
            <w:pStyle w:val="CitaviBibliographyEntry"/>
            <w:rPr>
              <w:lang w:val="en"/>
            </w:rPr>
          </w:pPr>
          <w:r>
            <w:rPr>
              <w:lang w:val="en"/>
            </w:rPr>
            <w:t>7.</w:t>
          </w:r>
          <w:r>
            <w:rPr>
              <w:lang w:val="en"/>
            </w:rPr>
            <w:tab/>
          </w:r>
          <w:bookmarkStart w:id="42" w:name="_CTVL0015eb8ea740b8b4b32b5bd3c19a883932a"/>
          <w:r>
            <w:rPr>
              <w:lang w:val="en"/>
            </w:rPr>
            <w:t>Baird, A. et al. (2017) Perception of Paralinguistic Traits in Synthesized Voices. In</w:t>
          </w:r>
          <w:bookmarkEnd w:id="42"/>
          <w:r>
            <w:rPr>
              <w:lang w:val="en"/>
            </w:rPr>
            <w:t xml:space="preserve"> </w:t>
          </w:r>
          <w:r w:rsidRPr="003328F6">
            <w:rPr>
              <w:i/>
              <w:lang w:val="en"/>
            </w:rPr>
            <w:t xml:space="preserve">Proceedings of the 12th International Audio Mostly Conference on Augmented and Participatory Sound and Music Experiences </w:t>
          </w:r>
          <w:r w:rsidRPr="003328F6">
            <w:rPr>
              <w:lang w:val="en"/>
            </w:rPr>
            <w:t>(Fazekas, G. et al., eds), pp. 1–5, ACM</w:t>
          </w:r>
        </w:p>
        <w:p w14:paraId="0A60A84A" w14:textId="77777777" w:rsidR="003328F6" w:rsidRDefault="003328F6" w:rsidP="003328F6">
          <w:pPr>
            <w:pStyle w:val="CitaviBibliographyEntry"/>
            <w:rPr>
              <w:lang w:val="en"/>
            </w:rPr>
          </w:pPr>
          <w:r>
            <w:rPr>
              <w:lang w:val="en"/>
            </w:rPr>
            <w:t>8.</w:t>
          </w:r>
          <w:r>
            <w:rPr>
              <w:lang w:val="en"/>
            </w:rPr>
            <w:tab/>
          </w:r>
          <w:bookmarkStart w:id="43" w:name="_CTVL00166cf4fb4ebf64a718a45565302ccef7e"/>
          <w:r>
            <w:rPr>
              <w:lang w:val="en"/>
            </w:rPr>
            <w:t>Baird, A. et al. (2018) The Perception of Vocal Traits in Synthesized Voices: Age, Gender, and Human Likeness. J. Audio Eng. Soc. 66, 277–285</w:t>
          </w:r>
        </w:p>
        <w:bookmarkEnd w:id="43"/>
        <w:p w14:paraId="6E0F0C2F" w14:textId="77777777" w:rsidR="003328F6" w:rsidRDefault="003328F6" w:rsidP="003328F6">
          <w:pPr>
            <w:pStyle w:val="CitaviBibliographyEntry"/>
            <w:rPr>
              <w:lang w:val="en"/>
            </w:rPr>
          </w:pPr>
          <w:r>
            <w:rPr>
              <w:lang w:val="en"/>
            </w:rPr>
            <w:t>9.</w:t>
          </w:r>
          <w:r>
            <w:rPr>
              <w:lang w:val="en"/>
            </w:rPr>
            <w:tab/>
          </w:r>
          <w:bookmarkStart w:id="44" w:name="_CTVL0019b104d07c5514130a5329f927c8a04c3"/>
          <w:r>
            <w:rPr>
              <w:lang w:val="en"/>
            </w:rPr>
            <w:t>Baird, A. et al. (2018) The Perception and Analysis of the Likeability and Human Likeness of Synthesized Speech. In</w:t>
          </w:r>
          <w:bookmarkEnd w:id="44"/>
          <w:r>
            <w:rPr>
              <w:lang w:val="en"/>
            </w:rPr>
            <w:t xml:space="preserve"> </w:t>
          </w:r>
          <w:proofErr w:type="spellStart"/>
          <w:r w:rsidRPr="003328F6">
            <w:rPr>
              <w:i/>
              <w:lang w:val="en"/>
            </w:rPr>
            <w:t>Interspeech</w:t>
          </w:r>
          <w:proofErr w:type="spellEnd"/>
          <w:r w:rsidRPr="003328F6">
            <w:rPr>
              <w:i/>
              <w:lang w:val="en"/>
            </w:rPr>
            <w:t xml:space="preserve"> 2018, </w:t>
          </w:r>
          <w:r w:rsidRPr="003328F6">
            <w:rPr>
              <w:lang w:val="en"/>
            </w:rPr>
            <w:t>pp. 2863–2867, ISCA</w:t>
          </w:r>
        </w:p>
        <w:p w14:paraId="6E2BED7B" w14:textId="77777777" w:rsidR="003328F6" w:rsidRDefault="003328F6" w:rsidP="003328F6">
          <w:pPr>
            <w:pStyle w:val="CitaviBibliographyEntry"/>
            <w:rPr>
              <w:lang w:val="en"/>
            </w:rPr>
          </w:pPr>
          <w:r>
            <w:rPr>
              <w:lang w:val="en"/>
            </w:rPr>
            <w:t>10.</w:t>
          </w:r>
          <w:r>
            <w:rPr>
              <w:lang w:val="en"/>
            </w:rPr>
            <w:tab/>
          </w:r>
          <w:bookmarkStart w:id="45" w:name="_CTVL0012050cdad0b5b4652ae9cccc5a3892f7f"/>
          <w:r>
            <w:rPr>
              <w:lang w:val="en"/>
            </w:rPr>
            <w:t xml:space="preserve">Belin, P. et al. (2004) Thinking the voice: neural correlates of voice perception. Trends </w:t>
          </w:r>
          <w:proofErr w:type="spellStart"/>
          <w:r>
            <w:rPr>
              <w:lang w:val="en"/>
            </w:rPr>
            <w:t>Cogn</w:t>
          </w:r>
          <w:proofErr w:type="spellEnd"/>
          <w:r>
            <w:rPr>
              <w:lang w:val="en"/>
            </w:rPr>
            <w:t xml:space="preserve"> Sci 8, 129–135</w:t>
          </w:r>
        </w:p>
        <w:bookmarkEnd w:id="45"/>
        <w:p w14:paraId="5939F40B" w14:textId="77777777" w:rsidR="003328F6" w:rsidRDefault="003328F6" w:rsidP="003328F6">
          <w:pPr>
            <w:pStyle w:val="CitaviBibliographyEntry"/>
            <w:rPr>
              <w:lang w:val="en"/>
            </w:rPr>
          </w:pPr>
          <w:r>
            <w:rPr>
              <w:lang w:val="en"/>
            </w:rPr>
            <w:lastRenderedPageBreak/>
            <w:t>11.</w:t>
          </w:r>
          <w:r>
            <w:rPr>
              <w:lang w:val="en"/>
            </w:rPr>
            <w:tab/>
          </w:r>
          <w:bookmarkStart w:id="46" w:name="_CTVL00166e4bf6bb4a14bf5a861c6fab2ec55bb"/>
          <w:r>
            <w:rPr>
              <w:lang w:val="en"/>
            </w:rPr>
            <w:t>Birkholz, P. et al. (2017) Manipulation of the prosodic features of vocal tract length, nasality and articulatory precision using articulatory synthesis. Computer Speech &amp; Language 41, 116–127</w:t>
          </w:r>
        </w:p>
        <w:bookmarkEnd w:id="46"/>
        <w:p w14:paraId="5A69CD4B" w14:textId="77777777" w:rsidR="003328F6" w:rsidRDefault="003328F6" w:rsidP="003328F6">
          <w:pPr>
            <w:pStyle w:val="CitaviBibliographyEntry"/>
            <w:rPr>
              <w:lang w:val="en"/>
            </w:rPr>
          </w:pPr>
          <w:r>
            <w:rPr>
              <w:lang w:val="en"/>
            </w:rPr>
            <w:t>12.</w:t>
          </w:r>
          <w:r>
            <w:rPr>
              <w:lang w:val="en"/>
            </w:rPr>
            <w:tab/>
          </w:r>
          <w:bookmarkStart w:id="47" w:name="_CTVL0013e0761ace0f24a4e893d7b6ed445a286"/>
          <w:r>
            <w:rPr>
              <w:lang w:val="en"/>
            </w:rPr>
            <w:t xml:space="preserve">Birkholz, P. and Drechsel, S. (2021) Effects of the piriform fossae, </w:t>
          </w:r>
          <w:proofErr w:type="spellStart"/>
          <w:r>
            <w:rPr>
              <w:lang w:val="en"/>
            </w:rPr>
            <w:t>transvelar</w:t>
          </w:r>
          <w:proofErr w:type="spellEnd"/>
          <w:r>
            <w:rPr>
              <w:lang w:val="en"/>
            </w:rPr>
            <w:t xml:space="preserve"> acoustic coupling, and laryngeal wall vibration on the naturalness of articulatory speech synthesis. Speech </w:t>
          </w:r>
          <w:proofErr w:type="spellStart"/>
          <w:r>
            <w:rPr>
              <w:lang w:val="en"/>
            </w:rPr>
            <w:t>Commun</w:t>
          </w:r>
          <w:proofErr w:type="spellEnd"/>
          <w:r>
            <w:rPr>
              <w:lang w:val="en"/>
            </w:rPr>
            <w:t xml:space="preserve"> 132, 96–105</w:t>
          </w:r>
        </w:p>
        <w:bookmarkEnd w:id="47"/>
        <w:p w14:paraId="7FABECE9" w14:textId="77777777" w:rsidR="003328F6" w:rsidRDefault="003328F6" w:rsidP="003328F6">
          <w:pPr>
            <w:pStyle w:val="CitaviBibliographyEntry"/>
            <w:rPr>
              <w:lang w:val="en"/>
            </w:rPr>
          </w:pPr>
          <w:r>
            <w:rPr>
              <w:lang w:val="en"/>
            </w:rPr>
            <w:t>13.</w:t>
          </w:r>
          <w:r>
            <w:rPr>
              <w:lang w:val="en"/>
            </w:rPr>
            <w:tab/>
          </w:r>
          <w:bookmarkStart w:id="48" w:name="_CTVL001deef13d60b6949409c9dc53183368f84"/>
          <w:r>
            <w:rPr>
              <w:lang w:val="en"/>
            </w:rPr>
            <w:t>Cabral, J.P. et al. (2017) The Influence of Synthetic Voice on the Evaluation of a Virtual Character. In</w:t>
          </w:r>
          <w:bookmarkEnd w:id="48"/>
          <w:r>
            <w:rPr>
              <w:lang w:val="en"/>
            </w:rPr>
            <w:t xml:space="preserve"> </w:t>
          </w:r>
          <w:proofErr w:type="spellStart"/>
          <w:r w:rsidRPr="003328F6">
            <w:rPr>
              <w:i/>
              <w:lang w:val="en"/>
            </w:rPr>
            <w:t>Interspeech</w:t>
          </w:r>
          <w:proofErr w:type="spellEnd"/>
          <w:r w:rsidRPr="003328F6">
            <w:rPr>
              <w:i/>
              <w:lang w:val="en"/>
            </w:rPr>
            <w:t xml:space="preserve"> 2017, </w:t>
          </w:r>
          <w:r w:rsidRPr="003328F6">
            <w:rPr>
              <w:lang w:val="en"/>
            </w:rPr>
            <w:t>pp. 229–233, ISCA</w:t>
          </w:r>
        </w:p>
        <w:p w14:paraId="5E5E9BCF" w14:textId="77777777" w:rsidR="003328F6" w:rsidRDefault="003328F6" w:rsidP="003328F6">
          <w:pPr>
            <w:pStyle w:val="CitaviBibliographyEntry"/>
            <w:rPr>
              <w:lang w:val="en"/>
            </w:rPr>
          </w:pPr>
          <w:r>
            <w:rPr>
              <w:lang w:val="en"/>
            </w:rPr>
            <w:t>14.</w:t>
          </w:r>
          <w:r>
            <w:rPr>
              <w:lang w:val="en"/>
            </w:rPr>
            <w:tab/>
          </w:r>
          <w:bookmarkStart w:id="49" w:name="_CTVL001c8231789e4d14d77913aa17a88f839d9"/>
          <w:r>
            <w:rPr>
              <w:lang w:val="en"/>
            </w:rPr>
            <w:t>Coughlin-Woods, S. et al. (2005) Ratings of speech naturalness of children ages 8-16 years. Percept Motor Skill 100, 295–304</w:t>
          </w:r>
        </w:p>
        <w:bookmarkEnd w:id="49"/>
        <w:p w14:paraId="2905DAF9" w14:textId="77777777" w:rsidR="003328F6" w:rsidRDefault="003328F6" w:rsidP="003328F6">
          <w:pPr>
            <w:pStyle w:val="CitaviBibliographyEntry"/>
            <w:rPr>
              <w:lang w:val="en"/>
            </w:rPr>
          </w:pPr>
          <w:r>
            <w:rPr>
              <w:lang w:val="en"/>
            </w:rPr>
            <w:t>15.</w:t>
          </w:r>
          <w:r>
            <w:rPr>
              <w:lang w:val="en"/>
            </w:rPr>
            <w:tab/>
          </w:r>
          <w:bookmarkStart w:id="50" w:name="_CTVL0012277974cb7714b67b5f1e89408e0d8e5"/>
          <w:r>
            <w:rPr>
              <w:lang w:val="en"/>
            </w:rPr>
            <w:t>Damico, J.S. and Ball, M.J., eds (2019)</w:t>
          </w:r>
          <w:bookmarkEnd w:id="50"/>
          <w:r>
            <w:rPr>
              <w:lang w:val="en"/>
            </w:rPr>
            <w:t xml:space="preserve"> </w:t>
          </w:r>
          <w:r w:rsidRPr="003328F6">
            <w:rPr>
              <w:i/>
              <w:lang w:val="en"/>
            </w:rPr>
            <w:t xml:space="preserve">The SAGE Encyclopedia of Human Communication Sciences and Disorders, </w:t>
          </w:r>
          <w:r w:rsidRPr="003328F6">
            <w:rPr>
              <w:lang w:val="en"/>
            </w:rPr>
            <w:t>SAGE Publications, Inc</w:t>
          </w:r>
        </w:p>
        <w:p w14:paraId="5954EF17" w14:textId="77777777" w:rsidR="003328F6" w:rsidRDefault="003328F6" w:rsidP="003328F6">
          <w:pPr>
            <w:pStyle w:val="CitaviBibliographyEntry"/>
            <w:rPr>
              <w:i/>
              <w:lang w:val="en"/>
            </w:rPr>
          </w:pPr>
          <w:r>
            <w:rPr>
              <w:lang w:val="en"/>
            </w:rPr>
            <w:t>16.</w:t>
          </w:r>
          <w:r>
            <w:rPr>
              <w:lang w:val="en"/>
            </w:rPr>
            <w:tab/>
          </w:r>
          <w:bookmarkStart w:id="51" w:name="_CTVL001cc0f920a7f0a43be8f79037ddd746f64"/>
          <w:r>
            <w:rPr>
              <w:lang w:val="en"/>
            </w:rPr>
            <w:t>Diel, A. and Lewis, M. (2023)</w:t>
          </w:r>
          <w:bookmarkEnd w:id="51"/>
          <w:r>
            <w:rPr>
              <w:lang w:val="en"/>
            </w:rPr>
            <w:t xml:space="preserve"> </w:t>
          </w:r>
          <w:r w:rsidRPr="003328F6">
            <w:rPr>
              <w:i/>
              <w:lang w:val="en"/>
            </w:rPr>
            <w:t>The vocal uncanny valley: Deviation from typical organic voices best explains uncanniness</w:t>
          </w:r>
        </w:p>
        <w:p w14:paraId="440E0D3F" w14:textId="77777777" w:rsidR="003328F6" w:rsidRDefault="003328F6" w:rsidP="003328F6">
          <w:pPr>
            <w:pStyle w:val="CitaviBibliographyEntry"/>
            <w:rPr>
              <w:lang w:val="en"/>
            </w:rPr>
          </w:pPr>
          <w:r>
            <w:rPr>
              <w:lang w:val="en"/>
            </w:rPr>
            <w:t>17.</w:t>
          </w:r>
          <w:r>
            <w:rPr>
              <w:lang w:val="en"/>
            </w:rPr>
            <w:tab/>
          </w:r>
          <w:bookmarkStart w:id="52" w:name="_CTVL00140ec93e432c642ca8a09cb62d8b52d31"/>
          <w:r>
            <w:rPr>
              <w:lang w:val="en"/>
            </w:rPr>
            <w:t>Diel, A. and Lewis, M. (2024) Deviation from typical organic voices best explains a vocal uncanny valley. Computers in Human Behavior Reports 14, 100430</w:t>
          </w:r>
        </w:p>
        <w:bookmarkEnd w:id="52"/>
        <w:p w14:paraId="12F6C2DB" w14:textId="77777777" w:rsidR="003328F6" w:rsidRDefault="003328F6" w:rsidP="003328F6">
          <w:pPr>
            <w:pStyle w:val="CitaviBibliographyEntry"/>
            <w:rPr>
              <w:lang w:val="en"/>
            </w:rPr>
          </w:pPr>
          <w:r>
            <w:rPr>
              <w:lang w:val="en"/>
            </w:rPr>
            <w:t>18.</w:t>
          </w:r>
          <w:r>
            <w:rPr>
              <w:lang w:val="en"/>
            </w:rPr>
            <w:tab/>
          </w:r>
          <w:bookmarkStart w:id="53" w:name="_CTVL0019809a29e46f84bd7a97220703d48a3c8"/>
          <w:proofErr w:type="spellStart"/>
          <w:r>
            <w:rPr>
              <w:lang w:val="en"/>
            </w:rPr>
            <w:t>Duville</w:t>
          </w:r>
          <w:proofErr w:type="spellEnd"/>
          <w:r>
            <w:rPr>
              <w:lang w:val="en"/>
            </w:rPr>
            <w:t>, M.M. et al. (2022) Neuronal and behavioral affective perceptions of human and naturalness-reduced emotional prosodies. Frontiers in computational neuroscience 16, 1022787</w:t>
          </w:r>
        </w:p>
        <w:bookmarkEnd w:id="53"/>
        <w:p w14:paraId="2A2C834C" w14:textId="77777777" w:rsidR="003328F6" w:rsidRDefault="003328F6" w:rsidP="003328F6">
          <w:pPr>
            <w:pStyle w:val="CitaviBibliographyEntry"/>
            <w:rPr>
              <w:lang w:val="en"/>
            </w:rPr>
          </w:pPr>
          <w:r>
            <w:rPr>
              <w:lang w:val="en"/>
            </w:rPr>
            <w:t>19.</w:t>
          </w:r>
          <w:r>
            <w:rPr>
              <w:lang w:val="en"/>
            </w:rPr>
            <w:tab/>
          </w:r>
          <w:bookmarkStart w:id="54" w:name="_CTVL0012fdb7cb492e1407181b775e4ed5a8536"/>
          <w:proofErr w:type="spellStart"/>
          <w:r>
            <w:rPr>
              <w:lang w:val="en"/>
            </w:rPr>
            <w:t>Duville</w:t>
          </w:r>
          <w:proofErr w:type="spellEnd"/>
          <w:r>
            <w:rPr>
              <w:lang w:val="en"/>
            </w:rPr>
            <w:t>, M.M. et al. (2024) Improved emotion differentiation under reduced acoustic variability of speech in autism. BMC medicine 22, 121</w:t>
          </w:r>
        </w:p>
        <w:bookmarkEnd w:id="54"/>
        <w:p w14:paraId="23B0C617" w14:textId="77777777" w:rsidR="003328F6" w:rsidRDefault="003328F6" w:rsidP="003328F6">
          <w:pPr>
            <w:pStyle w:val="CitaviBibliographyEntry"/>
            <w:rPr>
              <w:lang w:val="en"/>
            </w:rPr>
          </w:pPr>
          <w:r>
            <w:rPr>
              <w:lang w:val="en"/>
            </w:rPr>
            <w:t>20.</w:t>
          </w:r>
          <w:r>
            <w:rPr>
              <w:lang w:val="en"/>
            </w:rPr>
            <w:tab/>
          </w:r>
          <w:bookmarkStart w:id="55" w:name="_CTVL0016fb6fe0193014b3a81361d605bd78864"/>
          <w:r>
            <w:rPr>
              <w:lang w:val="en"/>
            </w:rPr>
            <w:t>Eadie, T.L. et al. (2008) Influence of speaker gender on listener judgments of tracheoesophageal speech. Journal of Voice 22, 43–57</w:t>
          </w:r>
        </w:p>
        <w:bookmarkEnd w:id="55"/>
        <w:p w14:paraId="44FFBBD4" w14:textId="77777777" w:rsidR="003328F6" w:rsidRDefault="003328F6" w:rsidP="003328F6">
          <w:pPr>
            <w:pStyle w:val="CitaviBibliographyEntry"/>
            <w:rPr>
              <w:lang w:val="en"/>
            </w:rPr>
          </w:pPr>
          <w:r>
            <w:rPr>
              <w:lang w:val="en"/>
            </w:rPr>
            <w:t>21.</w:t>
          </w:r>
          <w:r>
            <w:rPr>
              <w:lang w:val="en"/>
            </w:rPr>
            <w:tab/>
          </w:r>
          <w:bookmarkStart w:id="56" w:name="_CTVL001fc3e2954d7904694bbbc3c5213c1779b"/>
          <w:r>
            <w:rPr>
              <w:lang w:val="en"/>
            </w:rPr>
            <w:t>Eadie, T.L. and Doyle, P.C. (2002) Direct Magnitude Estimation and Interval Scaling of Naturalness and Severity in Tracheoesophageal (TE) Speakers. J Speech Lang Hear Res 45, 1088–1096</w:t>
          </w:r>
        </w:p>
        <w:bookmarkEnd w:id="56"/>
        <w:p w14:paraId="6795D099" w14:textId="77777777" w:rsidR="003328F6" w:rsidRPr="003328F6" w:rsidRDefault="003328F6" w:rsidP="003328F6">
          <w:pPr>
            <w:pStyle w:val="CitaviBibliographyEntry"/>
          </w:pPr>
          <w:r>
            <w:rPr>
              <w:lang w:val="en"/>
            </w:rPr>
            <w:t>22.</w:t>
          </w:r>
          <w:r>
            <w:rPr>
              <w:lang w:val="en"/>
            </w:rPr>
            <w:tab/>
          </w:r>
          <w:bookmarkStart w:id="57" w:name="_CTVL001177306e7104c479a8f86190cef383385"/>
          <w:r>
            <w:rPr>
              <w:lang w:val="en"/>
            </w:rPr>
            <w:t xml:space="preserve">Ehret, J. et al. (2021) Do Prosody and Embodiment Influence the Perceived Naturalness of Conversational Agents’ Speech? </w:t>
          </w:r>
          <w:proofErr w:type="gramStart"/>
          <w:r w:rsidRPr="003328F6">
            <w:t>ACM Trans</w:t>
          </w:r>
          <w:proofErr w:type="gramEnd"/>
          <w:r w:rsidRPr="003328F6">
            <w:t xml:space="preserve">. </w:t>
          </w:r>
          <w:proofErr w:type="spellStart"/>
          <w:r w:rsidRPr="003328F6">
            <w:t>Appl</w:t>
          </w:r>
          <w:proofErr w:type="spellEnd"/>
          <w:r w:rsidRPr="003328F6">
            <w:t xml:space="preserve">. </w:t>
          </w:r>
          <w:proofErr w:type="spellStart"/>
          <w:r w:rsidRPr="003328F6">
            <w:t>Percept</w:t>
          </w:r>
          <w:proofErr w:type="spellEnd"/>
          <w:r w:rsidRPr="003328F6">
            <w:t>. 18, 1–15</w:t>
          </w:r>
        </w:p>
        <w:bookmarkEnd w:id="57"/>
        <w:p w14:paraId="2EC8A509" w14:textId="77777777" w:rsidR="003328F6" w:rsidRDefault="003328F6" w:rsidP="003328F6">
          <w:pPr>
            <w:pStyle w:val="CitaviBibliographyEntry"/>
            <w:rPr>
              <w:lang w:val="en"/>
            </w:rPr>
          </w:pPr>
          <w:r w:rsidRPr="003328F6">
            <w:t>23.</w:t>
          </w:r>
          <w:r w:rsidRPr="003328F6">
            <w:tab/>
          </w:r>
          <w:bookmarkStart w:id="58" w:name="_CTVL001f25d5692da5d457ba4ac843207d5bee7"/>
          <w:proofErr w:type="spellStart"/>
          <w:r w:rsidRPr="003328F6">
            <w:t>Eiff</w:t>
          </w:r>
          <w:proofErr w:type="spellEnd"/>
          <w:r w:rsidRPr="003328F6">
            <w:t xml:space="preserve">, C.I. von et al. </w:t>
          </w:r>
          <w:r>
            <w:rPr>
              <w:lang w:val="en"/>
            </w:rPr>
            <w:t xml:space="preserve">(2022) </w:t>
          </w:r>
          <w:proofErr w:type="spellStart"/>
          <w:r>
            <w:rPr>
              <w:lang w:val="en"/>
            </w:rPr>
            <w:t>Crossmodal</w:t>
          </w:r>
          <w:proofErr w:type="spellEnd"/>
          <w:r>
            <w:rPr>
              <w:lang w:val="en"/>
            </w:rPr>
            <w:t xml:space="preserve"> benefits to vocal emotion perception in cochlear implant users. </w:t>
          </w:r>
          <w:proofErr w:type="spellStart"/>
          <w:r>
            <w:rPr>
              <w:lang w:val="en"/>
            </w:rPr>
            <w:t>iScience</w:t>
          </w:r>
          <w:proofErr w:type="spellEnd"/>
          <w:r>
            <w:rPr>
              <w:lang w:val="en"/>
            </w:rPr>
            <w:t xml:space="preserve"> 25, 105711</w:t>
          </w:r>
        </w:p>
        <w:bookmarkEnd w:id="58"/>
        <w:p w14:paraId="5629DBD9" w14:textId="77777777" w:rsidR="003328F6" w:rsidRDefault="003328F6" w:rsidP="003328F6">
          <w:pPr>
            <w:pStyle w:val="CitaviBibliographyEntry"/>
            <w:rPr>
              <w:lang w:val="en"/>
            </w:rPr>
          </w:pPr>
          <w:r w:rsidRPr="003328F6">
            <w:t>24.</w:t>
          </w:r>
          <w:r w:rsidRPr="003328F6">
            <w:tab/>
          </w:r>
          <w:bookmarkStart w:id="59" w:name="_CTVL001edf9aa5e00b04865a7eea9c6bf966c9c"/>
          <w:r w:rsidRPr="003328F6">
            <w:t xml:space="preserve">Euler, H.A. et al. </w:t>
          </w:r>
          <w:r>
            <w:rPr>
              <w:lang w:val="en"/>
            </w:rPr>
            <w:t>(2021) Speech restructuring group treatment for 6-to-9-year-old children who stutter: A therapeutic trial. Journal of communication disorders 89, 106073</w:t>
          </w:r>
        </w:p>
        <w:bookmarkEnd w:id="59"/>
        <w:p w14:paraId="5C923748" w14:textId="77777777" w:rsidR="003328F6" w:rsidRDefault="003328F6" w:rsidP="003328F6">
          <w:pPr>
            <w:pStyle w:val="CitaviBibliographyEntry"/>
            <w:rPr>
              <w:lang w:val="en"/>
            </w:rPr>
          </w:pPr>
          <w:r>
            <w:rPr>
              <w:lang w:val="en"/>
            </w:rPr>
            <w:t>25.</w:t>
          </w:r>
          <w:r>
            <w:rPr>
              <w:lang w:val="en"/>
            </w:rPr>
            <w:tab/>
          </w:r>
          <w:bookmarkStart w:id="60" w:name="_CTVL0016aa408af973a4dee88aefd116d180589"/>
          <w:r>
            <w:rPr>
              <w:lang w:val="en"/>
            </w:rPr>
            <w:t>Ferstl, Y. et al. (2021) Human or Robot? Investigating voice, appearance and gesture motion realism of conversational social agents. In</w:t>
          </w:r>
          <w:bookmarkEnd w:id="60"/>
          <w:r>
            <w:rPr>
              <w:lang w:val="en"/>
            </w:rPr>
            <w:t xml:space="preserve"> </w:t>
          </w:r>
          <w:r w:rsidRPr="003328F6">
            <w:rPr>
              <w:i/>
              <w:lang w:val="en"/>
            </w:rPr>
            <w:t xml:space="preserve">Proceedings of the </w:t>
          </w:r>
          <w:proofErr w:type="gramStart"/>
          <w:r w:rsidRPr="003328F6">
            <w:rPr>
              <w:i/>
              <w:lang w:val="en"/>
            </w:rPr>
            <w:t>21th</w:t>
          </w:r>
          <w:proofErr w:type="gramEnd"/>
          <w:r w:rsidRPr="003328F6">
            <w:rPr>
              <w:i/>
              <w:lang w:val="en"/>
            </w:rPr>
            <w:t xml:space="preserve"> ACM International Conference on Intelligent Virtual Agents, </w:t>
          </w:r>
          <w:r w:rsidRPr="003328F6">
            <w:rPr>
              <w:lang w:val="en"/>
            </w:rPr>
            <w:t>pp. 76–83, ACM</w:t>
          </w:r>
        </w:p>
        <w:p w14:paraId="40E78E7E" w14:textId="77777777" w:rsidR="003328F6" w:rsidRDefault="003328F6" w:rsidP="003328F6">
          <w:pPr>
            <w:pStyle w:val="CitaviBibliographyEntry"/>
            <w:rPr>
              <w:lang w:val="en"/>
            </w:rPr>
          </w:pPr>
          <w:r>
            <w:rPr>
              <w:lang w:val="en"/>
            </w:rPr>
            <w:t>26.</w:t>
          </w:r>
          <w:r>
            <w:rPr>
              <w:lang w:val="en"/>
            </w:rPr>
            <w:tab/>
          </w:r>
          <w:bookmarkStart w:id="61" w:name="_CTVL0016d28527776634854ab2b02120a88e349"/>
          <w:r>
            <w:rPr>
              <w:lang w:val="en"/>
            </w:rPr>
            <w:t>Gong, L. and Nass, C. (2007) When a Talking-Face Computer Agent is Half-Human and Half-Humanoid: Human Identity and Consistency Preference. Human Comm Res 33, 163–193</w:t>
          </w:r>
        </w:p>
        <w:bookmarkEnd w:id="61"/>
        <w:p w14:paraId="7D1F3D72" w14:textId="77777777" w:rsidR="003328F6" w:rsidRDefault="003328F6" w:rsidP="003328F6">
          <w:pPr>
            <w:pStyle w:val="CitaviBibliographyEntry"/>
            <w:rPr>
              <w:lang w:val="en"/>
            </w:rPr>
          </w:pPr>
          <w:r>
            <w:rPr>
              <w:lang w:val="en"/>
            </w:rPr>
            <w:t>27.</w:t>
          </w:r>
          <w:r>
            <w:rPr>
              <w:lang w:val="en"/>
            </w:rPr>
            <w:tab/>
          </w:r>
          <w:bookmarkStart w:id="62" w:name="_CTVL0010059c4a0093a4b149839794fadc949e3"/>
          <w:r>
            <w:rPr>
              <w:lang w:val="en"/>
            </w:rPr>
            <w:t>Goy, H. et al. (2016) Effects of age on speech and voice quality ratings. The Journal of the Acoustical Society of America 139, 1648</w:t>
          </w:r>
        </w:p>
        <w:bookmarkEnd w:id="62"/>
        <w:p w14:paraId="0745AD4C" w14:textId="77777777" w:rsidR="003328F6" w:rsidRDefault="003328F6" w:rsidP="003328F6">
          <w:pPr>
            <w:pStyle w:val="CitaviBibliographyEntry"/>
            <w:rPr>
              <w:lang w:val="en"/>
            </w:rPr>
          </w:pPr>
          <w:r>
            <w:rPr>
              <w:lang w:val="en"/>
            </w:rPr>
            <w:t>28.</w:t>
          </w:r>
          <w:r>
            <w:rPr>
              <w:lang w:val="en"/>
            </w:rPr>
            <w:tab/>
          </w:r>
          <w:bookmarkStart w:id="63" w:name="_CTVL0017d117b830a4744c5ab87356d432e2dc7"/>
          <w:r>
            <w:rPr>
              <w:lang w:val="en"/>
            </w:rPr>
            <w:t>Hardy, T.L.D. et al. (2020) Acoustic Predictors of Gender Attribution, Masculinity-Femininity, and Vocal Naturalness Ratings Amongst Transgender and Cisgender Speakers. Journal of Voice 34, 300.e11-300.e26</w:t>
          </w:r>
        </w:p>
        <w:bookmarkEnd w:id="63"/>
        <w:p w14:paraId="032EA484" w14:textId="77777777" w:rsidR="003328F6" w:rsidRDefault="003328F6" w:rsidP="003328F6">
          <w:pPr>
            <w:pStyle w:val="CitaviBibliographyEntry"/>
            <w:rPr>
              <w:lang w:val="en"/>
            </w:rPr>
          </w:pPr>
          <w:r>
            <w:rPr>
              <w:lang w:val="en"/>
            </w:rPr>
            <w:t>29.</w:t>
          </w:r>
          <w:r>
            <w:rPr>
              <w:lang w:val="en"/>
            </w:rPr>
            <w:tab/>
          </w:r>
          <w:bookmarkStart w:id="64" w:name="_CTVL001c1e2c296da764b7096f8f63f723bcd22"/>
          <w:r>
            <w:rPr>
              <w:lang w:val="en"/>
            </w:rPr>
            <w:t>Higgins, D. et al. (2022) Sympathy for the digital: Influence of synthetic voice on affinity, social presence and empathy for photorealistic virtual humans. Computers &amp; Graphics 104, 116–128</w:t>
          </w:r>
        </w:p>
        <w:bookmarkEnd w:id="64"/>
        <w:p w14:paraId="2FFA942E" w14:textId="77777777" w:rsidR="003328F6" w:rsidRDefault="003328F6" w:rsidP="003328F6">
          <w:pPr>
            <w:pStyle w:val="CitaviBibliographyEntry"/>
            <w:rPr>
              <w:lang w:val="en"/>
            </w:rPr>
          </w:pPr>
          <w:r>
            <w:rPr>
              <w:lang w:val="en"/>
            </w:rPr>
            <w:t>30.</w:t>
          </w:r>
          <w:r>
            <w:rPr>
              <w:lang w:val="en"/>
            </w:rPr>
            <w:tab/>
          </w:r>
          <w:bookmarkStart w:id="65" w:name="_CTVL001a0a26c980df9436cb8a925b9aef5bcab"/>
          <w:r>
            <w:rPr>
              <w:lang w:val="en"/>
            </w:rPr>
            <w:t>Hu, P. et al. (2021) Dual humanness and trust in conversational AI: A person-centered approach. Computers in Human Behavior 119, 106727</w:t>
          </w:r>
        </w:p>
        <w:bookmarkEnd w:id="65"/>
        <w:p w14:paraId="7C107819" w14:textId="77777777" w:rsidR="003328F6" w:rsidRDefault="003328F6" w:rsidP="003328F6">
          <w:pPr>
            <w:pStyle w:val="CitaviBibliographyEntry"/>
            <w:rPr>
              <w:lang w:val="en"/>
            </w:rPr>
          </w:pPr>
          <w:r>
            <w:rPr>
              <w:lang w:val="en"/>
            </w:rPr>
            <w:t>31.</w:t>
          </w:r>
          <w:r>
            <w:rPr>
              <w:lang w:val="en"/>
            </w:rPr>
            <w:tab/>
          </w:r>
          <w:bookmarkStart w:id="66" w:name="_CTVL001ae80c5ee55574e2a8031ca141080f218"/>
          <w:proofErr w:type="spellStart"/>
          <w:r>
            <w:rPr>
              <w:lang w:val="en"/>
            </w:rPr>
            <w:t>Hyppa</w:t>
          </w:r>
          <w:proofErr w:type="spellEnd"/>
          <w:r>
            <w:rPr>
              <w:lang w:val="en"/>
            </w:rPr>
            <w:t>-Martin, J. et al. (2024) A large-scale comparison of two voice synthesis techniques on intelligibility, naturalness, preferences, and attitudes toward voices banked by individuals with amyotrophic lateral sclerosis. Augmentative and Alternative Communication 40, 31–45</w:t>
          </w:r>
        </w:p>
        <w:bookmarkEnd w:id="66"/>
        <w:p w14:paraId="00E0B3F0" w14:textId="77777777" w:rsidR="003328F6" w:rsidRDefault="003328F6" w:rsidP="003328F6">
          <w:pPr>
            <w:pStyle w:val="CitaviBibliographyEntry"/>
            <w:rPr>
              <w:lang w:val="en"/>
            </w:rPr>
          </w:pPr>
          <w:r>
            <w:rPr>
              <w:lang w:val="en"/>
            </w:rPr>
            <w:lastRenderedPageBreak/>
            <w:t>32.</w:t>
          </w:r>
          <w:r>
            <w:rPr>
              <w:lang w:val="en"/>
            </w:rPr>
            <w:tab/>
          </w:r>
          <w:bookmarkStart w:id="67" w:name="_CTVL001c86fda41fed8482eb964d012e920a114"/>
          <w:r>
            <w:rPr>
              <w:lang w:val="en"/>
            </w:rPr>
            <w:t xml:space="preserve">Ilves, M. et al. (2011) The Effects of Emotionally Worded Synthesized Speech on the Ratings of Emotions and Voice Quality. </w:t>
          </w:r>
          <w:proofErr w:type="gramStart"/>
          <w:r>
            <w:rPr>
              <w:lang w:val="en"/>
            </w:rPr>
            <w:t>In ,</w:t>
          </w:r>
          <w:proofErr w:type="gramEnd"/>
          <w:r>
            <w:rPr>
              <w:lang w:val="en"/>
            </w:rPr>
            <w:t xml:space="preserve"> pp. 588–598, Springer, Berlin, Heidelberg</w:t>
          </w:r>
        </w:p>
        <w:bookmarkEnd w:id="67"/>
        <w:p w14:paraId="08E6E7C8" w14:textId="77777777" w:rsidR="003328F6" w:rsidRDefault="003328F6" w:rsidP="003328F6">
          <w:pPr>
            <w:pStyle w:val="CitaviBibliographyEntry"/>
            <w:rPr>
              <w:lang w:val="en"/>
            </w:rPr>
          </w:pPr>
          <w:r>
            <w:rPr>
              <w:lang w:val="en"/>
            </w:rPr>
            <w:t>33.</w:t>
          </w:r>
          <w:r>
            <w:rPr>
              <w:lang w:val="en"/>
            </w:rPr>
            <w:tab/>
          </w:r>
          <w:bookmarkStart w:id="68" w:name="_CTVL0019bad445feda64a67a80471b008502a5c"/>
          <w:r>
            <w:rPr>
              <w:lang w:val="en"/>
            </w:rPr>
            <w:t xml:space="preserve">Ilves, M. and Surakka, V. (2013) Subjective responses to </w:t>
          </w:r>
          <w:proofErr w:type="spellStart"/>
          <w:r>
            <w:rPr>
              <w:lang w:val="en"/>
            </w:rPr>
            <w:t>synthesised</w:t>
          </w:r>
          <w:proofErr w:type="spellEnd"/>
          <w:r>
            <w:rPr>
              <w:lang w:val="en"/>
            </w:rPr>
            <w:t xml:space="preserve"> speech with lexical emotional content: the effect of the naturalness of the synthetic voice. </w:t>
          </w:r>
          <w:proofErr w:type="spellStart"/>
          <w:r>
            <w:rPr>
              <w:lang w:val="en"/>
            </w:rPr>
            <w:t>Behaviour</w:t>
          </w:r>
          <w:proofErr w:type="spellEnd"/>
          <w:r>
            <w:rPr>
              <w:lang w:val="en"/>
            </w:rPr>
            <w:t xml:space="preserve"> &amp; Information Technology 32, 117–131</w:t>
          </w:r>
        </w:p>
        <w:bookmarkEnd w:id="68"/>
        <w:p w14:paraId="2BC04B82" w14:textId="77777777" w:rsidR="003328F6" w:rsidRDefault="003328F6" w:rsidP="003328F6">
          <w:pPr>
            <w:pStyle w:val="CitaviBibliographyEntry"/>
            <w:rPr>
              <w:lang w:val="en"/>
            </w:rPr>
          </w:pPr>
          <w:r>
            <w:rPr>
              <w:lang w:val="en"/>
            </w:rPr>
            <w:t>34.</w:t>
          </w:r>
          <w:r>
            <w:rPr>
              <w:lang w:val="en"/>
            </w:rPr>
            <w:tab/>
          </w:r>
          <w:bookmarkStart w:id="69" w:name="_CTVL001cc5cfaab78634f0498aff523f11b1fd0"/>
          <w:r>
            <w:rPr>
              <w:lang w:val="en"/>
            </w:rPr>
            <w:t xml:space="preserve">Jones, H.N. et al. (2019) Auditory-Perceptual Speech Features in Children </w:t>
          </w:r>
          <w:proofErr w:type="gramStart"/>
          <w:r>
            <w:rPr>
              <w:lang w:val="en"/>
            </w:rPr>
            <w:t>With</w:t>
          </w:r>
          <w:proofErr w:type="gramEnd"/>
          <w:r>
            <w:rPr>
              <w:lang w:val="en"/>
            </w:rPr>
            <w:t xml:space="preserve"> Down Syndrome. American journal on intellectual and developmental disabilities 124, 324–338</w:t>
          </w:r>
        </w:p>
        <w:bookmarkEnd w:id="69"/>
        <w:p w14:paraId="5130B9E0" w14:textId="77777777" w:rsidR="003328F6" w:rsidRDefault="003328F6" w:rsidP="003328F6">
          <w:pPr>
            <w:pStyle w:val="CitaviBibliographyEntry"/>
            <w:rPr>
              <w:lang w:val="en"/>
            </w:rPr>
          </w:pPr>
          <w:r>
            <w:rPr>
              <w:lang w:val="en"/>
            </w:rPr>
            <w:t>35.</w:t>
          </w:r>
          <w:r>
            <w:rPr>
              <w:lang w:val="en"/>
            </w:rPr>
            <w:tab/>
          </w:r>
          <w:bookmarkStart w:id="70" w:name="_CTVL001bf92f7c4b4d8411fb5c69439c6b07ae0"/>
          <w:r>
            <w:rPr>
              <w:lang w:val="en"/>
            </w:rPr>
            <w:t>Kachel, S. et al. (2020) Gender (Conformity) Matters: Cross-Dimensional and Cross-Modal Associations in Sexual Orientation Perception. Journal of Language and Social Psychology 39, 40–66</w:t>
          </w:r>
        </w:p>
        <w:bookmarkEnd w:id="70"/>
        <w:p w14:paraId="7A50CECC" w14:textId="77777777" w:rsidR="003328F6" w:rsidRDefault="003328F6" w:rsidP="003328F6">
          <w:pPr>
            <w:pStyle w:val="CitaviBibliographyEntry"/>
            <w:rPr>
              <w:lang w:val="en"/>
            </w:rPr>
          </w:pPr>
          <w:r>
            <w:rPr>
              <w:lang w:val="en"/>
            </w:rPr>
            <w:t>36.</w:t>
          </w:r>
          <w:r>
            <w:rPr>
              <w:lang w:val="en"/>
            </w:rPr>
            <w:tab/>
          </w:r>
          <w:bookmarkStart w:id="71" w:name="_CTVL0011668ab7cd410419e9aefa6881534a39a"/>
          <w:proofErr w:type="spellStart"/>
          <w:r>
            <w:rPr>
              <w:lang w:val="en"/>
            </w:rPr>
            <w:t>Kapolowicz</w:t>
          </w:r>
          <w:proofErr w:type="spellEnd"/>
          <w:r>
            <w:rPr>
              <w:lang w:val="en"/>
            </w:rPr>
            <w:t>, M.R. et al. (2022) Effects of Spectral Envelope and Fundamental Frequency Shifts on the Perception of Foreign-Accented Speech. Language and speech 65, 418–443</w:t>
          </w:r>
        </w:p>
        <w:bookmarkEnd w:id="71"/>
        <w:p w14:paraId="0D47477B" w14:textId="77777777" w:rsidR="003328F6" w:rsidRDefault="003328F6" w:rsidP="003328F6">
          <w:pPr>
            <w:pStyle w:val="CitaviBibliographyEntry"/>
            <w:rPr>
              <w:lang w:val="en"/>
            </w:rPr>
          </w:pPr>
          <w:r>
            <w:rPr>
              <w:lang w:val="en"/>
            </w:rPr>
            <w:t>37.</w:t>
          </w:r>
          <w:r>
            <w:rPr>
              <w:lang w:val="en"/>
            </w:rPr>
            <w:tab/>
          </w:r>
          <w:bookmarkStart w:id="72" w:name="_CTVL001d3a1bb1aabad42f4a82d00410cd2279e"/>
          <w:r>
            <w:rPr>
              <w:lang w:val="en"/>
            </w:rPr>
            <w:t>Kauk, J. et al. (2024) The adaptive community-response (ACR) method for collecting misinformation on social media. J Big Data 11</w:t>
          </w:r>
        </w:p>
        <w:bookmarkEnd w:id="72"/>
        <w:p w14:paraId="1EA830EB" w14:textId="77777777" w:rsidR="003328F6" w:rsidRDefault="003328F6" w:rsidP="003328F6">
          <w:pPr>
            <w:pStyle w:val="CitaviBibliographyEntry"/>
            <w:rPr>
              <w:lang w:val="en"/>
            </w:rPr>
          </w:pPr>
          <w:r>
            <w:rPr>
              <w:lang w:val="en"/>
            </w:rPr>
            <w:t>38.</w:t>
          </w:r>
          <w:r>
            <w:rPr>
              <w:lang w:val="en"/>
            </w:rPr>
            <w:tab/>
          </w:r>
          <w:bookmarkStart w:id="73" w:name="_CTVL0010715d864bf2142b6b4450b3ffb1f10ac"/>
          <w:r>
            <w:rPr>
              <w:lang w:val="en"/>
            </w:rPr>
            <w:t>Klopfenstein, M. (2015) Relationship between acoustic measures and speech naturalness ratings in Parkinson's disease: A within-speaker approach. Clinical Linguistics &amp; Phonetics 29, 938–954</w:t>
          </w:r>
        </w:p>
        <w:bookmarkEnd w:id="73"/>
        <w:p w14:paraId="149EAB7E" w14:textId="77777777" w:rsidR="003328F6" w:rsidRDefault="003328F6" w:rsidP="003328F6">
          <w:pPr>
            <w:pStyle w:val="CitaviBibliographyEntry"/>
            <w:rPr>
              <w:lang w:val="en"/>
            </w:rPr>
          </w:pPr>
          <w:r>
            <w:rPr>
              <w:lang w:val="en"/>
            </w:rPr>
            <w:t>39.</w:t>
          </w:r>
          <w:r>
            <w:rPr>
              <w:lang w:val="en"/>
            </w:rPr>
            <w:tab/>
          </w:r>
          <w:bookmarkStart w:id="74" w:name="_CTVL001432c16bfcde8486cafc9f2c5967aadf3"/>
          <w:r>
            <w:rPr>
              <w:lang w:val="en"/>
            </w:rPr>
            <w:t>Klopfenstein, M. (2016) Speech naturalness ratings and perceptual correlates of highly natural and unnatural speech in hypokinetic dysarthria secondary to Parkinson’s disease. JIRCD 7, 123–146</w:t>
          </w:r>
        </w:p>
        <w:bookmarkEnd w:id="74"/>
        <w:p w14:paraId="71F0EA92" w14:textId="77777777" w:rsidR="003328F6" w:rsidRDefault="003328F6" w:rsidP="003328F6">
          <w:pPr>
            <w:pStyle w:val="CitaviBibliographyEntry"/>
            <w:rPr>
              <w:lang w:val="en"/>
            </w:rPr>
          </w:pPr>
          <w:r>
            <w:rPr>
              <w:lang w:val="en"/>
            </w:rPr>
            <w:t>40.</w:t>
          </w:r>
          <w:r>
            <w:rPr>
              <w:lang w:val="en"/>
            </w:rPr>
            <w:tab/>
          </w:r>
          <w:bookmarkStart w:id="75" w:name="_CTVL001fbae7f6b1f244474a9c6b3bd11fb323c"/>
          <w:r>
            <w:rPr>
              <w:lang w:val="en"/>
            </w:rPr>
            <w:t>Klopfenstein, M. et al. (2020) The study of speech naturalness in communication disorders: A systematic review of the literature. Clinical Linguistics &amp; Phonetics 34, 327–338</w:t>
          </w:r>
        </w:p>
        <w:bookmarkEnd w:id="75"/>
        <w:p w14:paraId="778C57FF" w14:textId="77777777" w:rsidR="003328F6" w:rsidRDefault="003328F6" w:rsidP="003328F6">
          <w:pPr>
            <w:pStyle w:val="CitaviBibliographyEntry"/>
            <w:rPr>
              <w:lang w:val="en"/>
            </w:rPr>
          </w:pPr>
          <w:r>
            <w:rPr>
              <w:lang w:val="en"/>
            </w:rPr>
            <w:t>41.</w:t>
          </w:r>
          <w:r>
            <w:rPr>
              <w:lang w:val="en"/>
            </w:rPr>
            <w:tab/>
          </w:r>
          <w:bookmarkStart w:id="76" w:name="_CTVL0015833af7483784f0c929908e878248ca6"/>
          <w:r>
            <w:rPr>
              <w:lang w:val="en"/>
            </w:rPr>
            <w:t>Ko, S. et al. (2023) The Effects of Robot Voices and Appearances on Users’ Emotion Recognition and Subjective Perception. Int. J. Human. Robot. 20</w:t>
          </w:r>
        </w:p>
        <w:bookmarkEnd w:id="76"/>
        <w:p w14:paraId="01D622C5" w14:textId="77777777" w:rsidR="003328F6" w:rsidRDefault="003328F6" w:rsidP="003328F6">
          <w:pPr>
            <w:pStyle w:val="CitaviBibliographyEntry"/>
            <w:rPr>
              <w:lang w:val="en"/>
            </w:rPr>
          </w:pPr>
          <w:r>
            <w:rPr>
              <w:lang w:val="en"/>
            </w:rPr>
            <w:t>42.</w:t>
          </w:r>
          <w:r>
            <w:rPr>
              <w:lang w:val="en"/>
            </w:rPr>
            <w:tab/>
          </w:r>
          <w:bookmarkStart w:id="77" w:name="_CTVL001335b73c635fb42d689284190911887e4"/>
          <w:r>
            <w:rPr>
              <w:lang w:val="en"/>
            </w:rPr>
            <w:t>Kühne, K. et al. (2020) The Human Takes It All: Humanlike Synthesized Voices Are Perceived as Less Eerie and More Likable. Evidence From a Subjective Ratings Study. Frontiers in Neurorobotics 14, 593732</w:t>
          </w:r>
        </w:p>
        <w:bookmarkEnd w:id="77"/>
        <w:p w14:paraId="26B8BB9C" w14:textId="77777777" w:rsidR="003328F6" w:rsidRDefault="003328F6" w:rsidP="003328F6">
          <w:pPr>
            <w:pStyle w:val="CitaviBibliographyEntry"/>
            <w:rPr>
              <w:lang w:val="en"/>
            </w:rPr>
          </w:pPr>
          <w:r>
            <w:rPr>
              <w:lang w:val="en"/>
            </w:rPr>
            <w:t>43.</w:t>
          </w:r>
          <w:r>
            <w:rPr>
              <w:lang w:val="en"/>
            </w:rPr>
            <w:tab/>
          </w:r>
          <w:bookmarkStart w:id="78" w:name="_CTVL00131a6c35984344b52a0d8347d4d006714"/>
          <w:proofErr w:type="spellStart"/>
          <w:r>
            <w:rPr>
              <w:lang w:val="en"/>
            </w:rPr>
            <w:t>Lavan</w:t>
          </w:r>
          <w:proofErr w:type="spellEnd"/>
          <w:r>
            <w:rPr>
              <w:lang w:val="en"/>
            </w:rPr>
            <w:t xml:space="preserve">, N. and McGettigan, C. (2023) A model for person perception from familiar and unfamiliar voices. </w:t>
          </w:r>
          <w:proofErr w:type="spellStart"/>
          <w:r>
            <w:rPr>
              <w:lang w:val="en"/>
            </w:rPr>
            <w:t>Commun</w:t>
          </w:r>
          <w:proofErr w:type="spellEnd"/>
          <w:r>
            <w:rPr>
              <w:lang w:val="en"/>
            </w:rPr>
            <w:t xml:space="preserve"> Psychol 1</w:t>
          </w:r>
        </w:p>
        <w:bookmarkEnd w:id="78"/>
        <w:p w14:paraId="3FB3C9CD" w14:textId="77777777" w:rsidR="003328F6" w:rsidRDefault="003328F6" w:rsidP="003328F6">
          <w:pPr>
            <w:pStyle w:val="CitaviBibliographyEntry"/>
            <w:rPr>
              <w:lang w:val="en"/>
            </w:rPr>
          </w:pPr>
          <w:r>
            <w:rPr>
              <w:lang w:val="en"/>
            </w:rPr>
            <w:t>44.</w:t>
          </w:r>
          <w:r>
            <w:rPr>
              <w:lang w:val="en"/>
            </w:rPr>
            <w:tab/>
          </w:r>
          <w:bookmarkStart w:id="79" w:name="_CTVL001336c0a9a324c431a956472a7daab8a11"/>
          <w:r>
            <w:rPr>
              <w:lang w:val="en"/>
            </w:rPr>
            <w:t>Lee, E.-J. (2010) The more humanlike, the better? How speech type and users’ cognitive style affect social responses to computers. Computers in Human Behavior 26, 665–672</w:t>
          </w:r>
        </w:p>
        <w:bookmarkEnd w:id="79"/>
        <w:p w14:paraId="5EB2FEF7" w14:textId="77777777" w:rsidR="003328F6" w:rsidRDefault="003328F6" w:rsidP="003328F6">
          <w:pPr>
            <w:pStyle w:val="CitaviBibliographyEntry"/>
            <w:rPr>
              <w:lang w:val="en"/>
            </w:rPr>
          </w:pPr>
          <w:r>
            <w:rPr>
              <w:lang w:val="en"/>
            </w:rPr>
            <w:t>45.</w:t>
          </w:r>
          <w:r>
            <w:rPr>
              <w:lang w:val="en"/>
            </w:rPr>
            <w:tab/>
          </w:r>
          <w:bookmarkStart w:id="80" w:name="_CTVL001dcaa3987f50f448aa57200c4e419a4e5"/>
          <w:r>
            <w:rPr>
              <w:lang w:val="en"/>
            </w:rPr>
            <w:t>Lehner, K. and Ziegler, W. (2022) Clinical measures of communication limitations in dysarthria assessed through crowdsourcing: specificity, sensitivity, and retest-reliability. Clinical Linguistics &amp; Phonetics 36, 988–1009</w:t>
          </w:r>
        </w:p>
        <w:bookmarkEnd w:id="80"/>
        <w:p w14:paraId="59D6F7E6" w14:textId="77777777" w:rsidR="003328F6" w:rsidRDefault="003328F6" w:rsidP="003328F6">
          <w:pPr>
            <w:pStyle w:val="CitaviBibliographyEntry"/>
            <w:rPr>
              <w:lang w:val="en"/>
            </w:rPr>
          </w:pPr>
          <w:r>
            <w:rPr>
              <w:lang w:val="en"/>
            </w:rPr>
            <w:t>46.</w:t>
          </w:r>
          <w:r>
            <w:rPr>
              <w:lang w:val="en"/>
            </w:rPr>
            <w:tab/>
          </w:r>
          <w:bookmarkStart w:id="81" w:name="_CTVL0017810d0e58efc4d3f9c5d15e6e7338928"/>
          <w:r>
            <w:rPr>
              <w:lang w:val="en"/>
            </w:rPr>
            <w:t>Li, M. et al. (2023) Effects of robot gaze and voice human-likeness on users’ subjective perception, visual attention, and cerebral activity in voice conversations. Computers in Human Behavior 141, 107645</w:t>
          </w:r>
        </w:p>
        <w:bookmarkEnd w:id="81"/>
        <w:p w14:paraId="059085A5" w14:textId="77777777" w:rsidR="003328F6" w:rsidRDefault="003328F6" w:rsidP="003328F6">
          <w:pPr>
            <w:pStyle w:val="CitaviBibliographyEntry"/>
            <w:rPr>
              <w:lang w:val="en"/>
            </w:rPr>
          </w:pPr>
          <w:r>
            <w:rPr>
              <w:lang w:val="en"/>
            </w:rPr>
            <w:t>47.</w:t>
          </w:r>
          <w:r>
            <w:rPr>
              <w:lang w:val="en"/>
            </w:rPr>
            <w:tab/>
          </w:r>
          <w:bookmarkStart w:id="82" w:name="_CTVL001a472572f6ad04eff9d5b2d3b0efc71be"/>
          <w:r>
            <w:rPr>
              <w:lang w:val="en"/>
            </w:rPr>
            <w:t xml:space="preserve">Lima, C.F. et al. (2021) Authentic and posed emotional vocalizations trigger distinct facial responses. </w:t>
          </w:r>
          <w:proofErr w:type="gramStart"/>
          <w:r>
            <w:rPr>
              <w:lang w:val="en"/>
            </w:rPr>
            <w:t>Cortex;</w:t>
          </w:r>
          <w:proofErr w:type="gramEnd"/>
          <w:r>
            <w:rPr>
              <w:lang w:val="en"/>
            </w:rPr>
            <w:t xml:space="preserve"> a journal devoted to the study of the nervous system and behavior 141, 280–292</w:t>
          </w:r>
        </w:p>
        <w:bookmarkEnd w:id="82"/>
        <w:p w14:paraId="1900388D" w14:textId="77777777" w:rsidR="003328F6" w:rsidRDefault="003328F6" w:rsidP="003328F6">
          <w:pPr>
            <w:pStyle w:val="CitaviBibliographyEntry"/>
            <w:rPr>
              <w:lang w:val="en"/>
            </w:rPr>
          </w:pPr>
          <w:r>
            <w:rPr>
              <w:lang w:val="en"/>
            </w:rPr>
            <w:t>48.</w:t>
          </w:r>
          <w:r>
            <w:rPr>
              <w:lang w:val="en"/>
            </w:rPr>
            <w:tab/>
          </w:r>
          <w:bookmarkStart w:id="83" w:name="_CTVL0019de342935bc34d6eb106ecb858f07a56"/>
          <w:r>
            <w:rPr>
              <w:lang w:val="en"/>
            </w:rPr>
            <w:t>Lu, L. et al. (2021) Leveraging “human-likeness” of robotic service at restaurants. International Journal of Hospitality Management 94, 102823</w:t>
          </w:r>
        </w:p>
        <w:bookmarkEnd w:id="83"/>
        <w:p w14:paraId="60AF6216" w14:textId="77777777" w:rsidR="003328F6" w:rsidRDefault="003328F6" w:rsidP="003328F6">
          <w:pPr>
            <w:pStyle w:val="CitaviBibliographyEntry"/>
            <w:rPr>
              <w:lang w:val="en"/>
            </w:rPr>
          </w:pPr>
          <w:r>
            <w:rPr>
              <w:lang w:val="en"/>
            </w:rPr>
            <w:t>49.</w:t>
          </w:r>
          <w:r>
            <w:rPr>
              <w:lang w:val="en"/>
            </w:rPr>
            <w:tab/>
          </w:r>
          <w:bookmarkStart w:id="84" w:name="_CTVL001911c749244c740a7b84a7c7cf28c79b3"/>
          <w:r>
            <w:rPr>
              <w:lang w:val="en"/>
            </w:rPr>
            <w:t xml:space="preserve">Mackey, L.S. et al. (1997) Effect of speech dialect on speech naturalness ratings: a systematic replication of Martin, Haroldson, and </w:t>
          </w:r>
          <w:proofErr w:type="spellStart"/>
          <w:r>
            <w:rPr>
              <w:lang w:val="en"/>
            </w:rPr>
            <w:t>Triden</w:t>
          </w:r>
          <w:proofErr w:type="spellEnd"/>
          <w:r>
            <w:rPr>
              <w:lang w:val="en"/>
            </w:rPr>
            <w:t xml:space="preserve"> (1984). Journal of Speech, Language, and Hearing Research 40, 349–360</w:t>
          </w:r>
        </w:p>
        <w:bookmarkEnd w:id="84"/>
        <w:p w14:paraId="14B8B28B" w14:textId="77777777" w:rsidR="003328F6" w:rsidRDefault="003328F6" w:rsidP="003328F6">
          <w:pPr>
            <w:pStyle w:val="CitaviBibliographyEntry"/>
            <w:rPr>
              <w:lang w:val="en"/>
            </w:rPr>
          </w:pPr>
          <w:r>
            <w:rPr>
              <w:lang w:val="en"/>
            </w:rPr>
            <w:t>50.</w:t>
          </w:r>
          <w:r>
            <w:rPr>
              <w:lang w:val="en"/>
            </w:rPr>
            <w:tab/>
          </w:r>
          <w:bookmarkStart w:id="85" w:name="_CTVL001e492b92eb4714b948d4d212ebae94a24"/>
          <w:r>
            <w:rPr>
              <w:lang w:val="en"/>
            </w:rPr>
            <w:t>Martin, R.R. et al. (1984) Stuttering and speech naturalness. The Journal of speech and hearing disorders 49, 53–58</w:t>
          </w:r>
        </w:p>
        <w:bookmarkEnd w:id="85"/>
        <w:p w14:paraId="1D972526" w14:textId="77777777" w:rsidR="003328F6" w:rsidRDefault="003328F6" w:rsidP="003328F6">
          <w:pPr>
            <w:pStyle w:val="CitaviBibliographyEntry"/>
            <w:rPr>
              <w:lang w:val="en"/>
            </w:rPr>
          </w:pPr>
          <w:r>
            <w:rPr>
              <w:lang w:val="en"/>
            </w:rPr>
            <w:t>51.</w:t>
          </w:r>
          <w:r>
            <w:rPr>
              <w:lang w:val="en"/>
            </w:rPr>
            <w:tab/>
          </w:r>
          <w:bookmarkStart w:id="86" w:name="_CTVL0010669a1f449a44641b1bb9ea328d0b29e"/>
          <w:proofErr w:type="spellStart"/>
          <w:r>
            <w:rPr>
              <w:lang w:val="en"/>
            </w:rPr>
            <w:t>Mawalim</w:t>
          </w:r>
          <w:proofErr w:type="spellEnd"/>
          <w:r>
            <w:rPr>
              <w:lang w:val="en"/>
            </w:rPr>
            <w:t>, C.O. et al. (2022) Speaker anonymization by modifying fundamental frequency and x-vector singular value. Computer Speech &amp; Language 73, 101326</w:t>
          </w:r>
        </w:p>
        <w:bookmarkEnd w:id="86"/>
        <w:p w14:paraId="22FC34F7" w14:textId="77777777" w:rsidR="003328F6" w:rsidRDefault="003328F6" w:rsidP="003328F6">
          <w:pPr>
            <w:pStyle w:val="CitaviBibliographyEntry"/>
            <w:rPr>
              <w:lang w:val="en"/>
            </w:rPr>
          </w:pPr>
          <w:r>
            <w:rPr>
              <w:lang w:val="en"/>
            </w:rPr>
            <w:lastRenderedPageBreak/>
            <w:t>52.</w:t>
          </w:r>
          <w:r>
            <w:rPr>
              <w:lang w:val="en"/>
            </w:rPr>
            <w:tab/>
          </w:r>
          <w:bookmarkStart w:id="87" w:name="_CTVL001cb3dca543f4445dd95bfd8233cab7281"/>
          <w:r>
            <w:rPr>
              <w:lang w:val="en"/>
            </w:rPr>
            <w:t xml:space="preserve">Mayo, C. et al. (2011) Listeners’ weighting of acoustic cues to synthetic speech naturalness: A multidimensional scaling analysis. Speech </w:t>
          </w:r>
          <w:proofErr w:type="spellStart"/>
          <w:r>
            <w:rPr>
              <w:lang w:val="en"/>
            </w:rPr>
            <w:t>Commun</w:t>
          </w:r>
          <w:proofErr w:type="spellEnd"/>
          <w:r>
            <w:rPr>
              <w:lang w:val="en"/>
            </w:rPr>
            <w:t xml:space="preserve"> 53, 311–326</w:t>
          </w:r>
        </w:p>
        <w:bookmarkEnd w:id="87"/>
        <w:p w14:paraId="08DDEED6" w14:textId="77777777" w:rsidR="003328F6" w:rsidRDefault="003328F6" w:rsidP="003328F6">
          <w:pPr>
            <w:pStyle w:val="CitaviBibliographyEntry"/>
            <w:rPr>
              <w:lang w:val="en"/>
            </w:rPr>
          </w:pPr>
          <w:r>
            <w:rPr>
              <w:lang w:val="en"/>
            </w:rPr>
            <w:t>53.</w:t>
          </w:r>
          <w:r>
            <w:rPr>
              <w:lang w:val="en"/>
            </w:rPr>
            <w:tab/>
          </w:r>
          <w:bookmarkStart w:id="88" w:name="_CTVL001f05185d98a9441be95c3e6edcabe352d"/>
          <w:r>
            <w:rPr>
              <w:lang w:val="en"/>
            </w:rPr>
            <w:t>McGinn, C. and Torre, I. (2019 - 2019) Can you Tell the Robot by the Voice? An Exploratory Study on the Role of Voice in the Perception of Robots. In</w:t>
          </w:r>
          <w:bookmarkEnd w:id="88"/>
          <w:r>
            <w:rPr>
              <w:lang w:val="en"/>
            </w:rPr>
            <w:t xml:space="preserve"> </w:t>
          </w:r>
          <w:r w:rsidRPr="003328F6">
            <w:rPr>
              <w:i/>
              <w:lang w:val="en"/>
            </w:rPr>
            <w:t xml:space="preserve">2019 14th ACM/IEEE International Conference on Human-Robot Interaction (HRI), </w:t>
          </w:r>
          <w:r w:rsidRPr="003328F6">
            <w:rPr>
              <w:lang w:val="en"/>
            </w:rPr>
            <w:t>pp. 211–221, IEEE</w:t>
          </w:r>
        </w:p>
        <w:p w14:paraId="3D44E369" w14:textId="77777777" w:rsidR="003328F6" w:rsidRDefault="003328F6" w:rsidP="003328F6">
          <w:pPr>
            <w:pStyle w:val="CitaviBibliographyEntry"/>
            <w:rPr>
              <w:lang w:val="en"/>
            </w:rPr>
          </w:pPr>
          <w:r>
            <w:rPr>
              <w:lang w:val="en"/>
            </w:rPr>
            <w:t>54.</w:t>
          </w:r>
          <w:r>
            <w:rPr>
              <w:lang w:val="en"/>
            </w:rPr>
            <w:tab/>
          </w:r>
          <w:bookmarkStart w:id="89" w:name="_CTVL0015a1db91b33d14ff99658fb9fdac7737e"/>
          <w:r>
            <w:rPr>
              <w:lang w:val="en"/>
            </w:rPr>
            <w:t>Meltzner, G.S. and Hillman, R.E. (2005) Impact of Aberrant Acoustic Properties on the Perception of Sound Quality in Electrolarynx Speech. J Speech Lang Hear Res 48, 766–779</w:t>
          </w:r>
        </w:p>
        <w:bookmarkEnd w:id="89"/>
        <w:p w14:paraId="342C442C" w14:textId="77777777" w:rsidR="003328F6" w:rsidRDefault="003328F6" w:rsidP="003328F6">
          <w:pPr>
            <w:pStyle w:val="CitaviBibliographyEntry"/>
            <w:rPr>
              <w:lang w:val="en"/>
            </w:rPr>
          </w:pPr>
          <w:r>
            <w:rPr>
              <w:lang w:val="en"/>
            </w:rPr>
            <w:t>55.</w:t>
          </w:r>
          <w:r>
            <w:rPr>
              <w:lang w:val="en"/>
            </w:rPr>
            <w:tab/>
          </w:r>
          <w:bookmarkStart w:id="90" w:name="_CTVL001c0e2675ecdaf4536acede0659e31b5d4"/>
          <w:r>
            <w:rPr>
              <w:lang w:val="en"/>
            </w:rPr>
            <w:t>Merritt, B. and Bent, T. (2020) Perceptual Evaluation of Speech Naturalness in Speakers of Varying Gender Identities. J Speech Lang Hear Res 63, 2054–2069</w:t>
          </w:r>
        </w:p>
        <w:bookmarkEnd w:id="90"/>
        <w:p w14:paraId="30BD24A0" w14:textId="77777777" w:rsidR="003328F6" w:rsidRDefault="003328F6" w:rsidP="003328F6">
          <w:pPr>
            <w:pStyle w:val="CitaviBibliographyEntry"/>
            <w:rPr>
              <w:lang w:val="en"/>
            </w:rPr>
          </w:pPr>
          <w:r>
            <w:rPr>
              <w:lang w:val="en"/>
            </w:rPr>
            <w:t>56.</w:t>
          </w:r>
          <w:r>
            <w:rPr>
              <w:lang w:val="en"/>
            </w:rPr>
            <w:tab/>
          </w:r>
          <w:bookmarkStart w:id="91" w:name="_CTVL001aa6a6c4ea0734d81a15f5b2bdf7fabde"/>
          <w:r>
            <w:rPr>
              <w:lang w:val="en"/>
            </w:rPr>
            <w:t>Miller, E.J. et al. (2023) AI Hyperrealism: Why AI Faces Are Perceived as More Real Than Human Ones. Psychol Sci 34, 1390–1403</w:t>
          </w:r>
        </w:p>
        <w:bookmarkEnd w:id="91"/>
        <w:p w14:paraId="1EB552CE" w14:textId="77777777" w:rsidR="003328F6" w:rsidRDefault="003328F6" w:rsidP="003328F6">
          <w:pPr>
            <w:pStyle w:val="CitaviBibliographyEntry"/>
            <w:rPr>
              <w:lang w:val="en"/>
            </w:rPr>
          </w:pPr>
          <w:r>
            <w:rPr>
              <w:lang w:val="en"/>
            </w:rPr>
            <w:t>57.</w:t>
          </w:r>
          <w:r>
            <w:rPr>
              <w:lang w:val="en"/>
            </w:rPr>
            <w:tab/>
          </w:r>
          <w:bookmarkStart w:id="92" w:name="_CTVL0013e125602c1bd44aeaf978eeb96515454"/>
          <w:r>
            <w:rPr>
              <w:lang w:val="en"/>
            </w:rPr>
            <w:t>Miller, E.J. et al. (2023) How do people respond to computer-generated versus human faces? A systematic review and meta-analyses. Computers in Human Behavior Reports, 100283</w:t>
          </w:r>
        </w:p>
        <w:bookmarkEnd w:id="92"/>
        <w:p w14:paraId="639B9965" w14:textId="77777777" w:rsidR="003328F6" w:rsidRDefault="003328F6" w:rsidP="003328F6">
          <w:pPr>
            <w:pStyle w:val="CitaviBibliographyEntry"/>
            <w:rPr>
              <w:lang w:val="en"/>
            </w:rPr>
          </w:pPr>
          <w:r>
            <w:rPr>
              <w:lang w:val="en"/>
            </w:rPr>
            <w:t>58.</w:t>
          </w:r>
          <w:r>
            <w:rPr>
              <w:lang w:val="en"/>
            </w:rPr>
            <w:tab/>
          </w:r>
          <w:bookmarkStart w:id="93" w:name="_CTVL0019a3d872751d74c3583e3bddb5e28eed7"/>
          <w:r>
            <w:rPr>
              <w:lang w:val="en"/>
            </w:rPr>
            <w:t>Mills, M. et al. (2017) Expanding the evidence: Developments and innovations in clinical practice, training and competency within voice and communication therapy for trans and gender diverse people. International Journal of Transgenderism 18, 328–342</w:t>
          </w:r>
        </w:p>
        <w:bookmarkEnd w:id="93"/>
        <w:p w14:paraId="7A03A6ED" w14:textId="77777777" w:rsidR="003328F6" w:rsidRDefault="003328F6" w:rsidP="003328F6">
          <w:pPr>
            <w:pStyle w:val="CitaviBibliographyEntry"/>
            <w:rPr>
              <w:lang w:val="en"/>
            </w:rPr>
          </w:pPr>
          <w:r>
            <w:rPr>
              <w:lang w:val="en"/>
            </w:rPr>
            <w:t>59.</w:t>
          </w:r>
          <w:r>
            <w:rPr>
              <w:lang w:val="en"/>
            </w:rPr>
            <w:tab/>
          </w:r>
          <w:bookmarkStart w:id="94" w:name="_CTVL00120728d07d052409b8c97a27a3cfc4717"/>
          <w:r>
            <w:rPr>
              <w:lang w:val="en"/>
            </w:rPr>
            <w:t xml:space="preserve">Mitchell, W.J. et al. (2011) A mismatch in the human realism of face and voice produces an uncanny valley. </w:t>
          </w:r>
          <w:proofErr w:type="spellStart"/>
          <w:r>
            <w:rPr>
              <w:lang w:val="en"/>
            </w:rPr>
            <w:t>i</w:t>
          </w:r>
          <w:proofErr w:type="spellEnd"/>
          <w:r>
            <w:rPr>
              <w:lang w:val="en"/>
            </w:rPr>
            <w:t>-Perception 2, 10–12</w:t>
          </w:r>
        </w:p>
        <w:bookmarkEnd w:id="94"/>
        <w:p w14:paraId="22901A0A" w14:textId="77777777" w:rsidR="003328F6" w:rsidRDefault="003328F6" w:rsidP="003328F6">
          <w:pPr>
            <w:pStyle w:val="CitaviBibliographyEntry"/>
            <w:rPr>
              <w:lang w:val="en"/>
            </w:rPr>
          </w:pPr>
          <w:r>
            <w:rPr>
              <w:lang w:val="en"/>
            </w:rPr>
            <w:t>60.</w:t>
          </w:r>
          <w:r>
            <w:rPr>
              <w:lang w:val="en"/>
            </w:rPr>
            <w:tab/>
          </w:r>
          <w:bookmarkStart w:id="95" w:name="_CTVL0015f5cb147e9724e6da87514966070f76d"/>
          <w:r>
            <w:rPr>
              <w:lang w:val="en"/>
            </w:rPr>
            <w:t>Moore, B.C.J. and Tan, C.-T. (2003) Perceived naturalness of spectrally distorted speech and music. The Journal of the Acoustical Society of America 114, 408–419</w:t>
          </w:r>
        </w:p>
        <w:bookmarkEnd w:id="95"/>
        <w:p w14:paraId="3A3FBDBA" w14:textId="77777777" w:rsidR="003328F6" w:rsidRDefault="003328F6" w:rsidP="003328F6">
          <w:pPr>
            <w:pStyle w:val="CitaviBibliographyEntry"/>
            <w:rPr>
              <w:lang w:val="en"/>
            </w:rPr>
          </w:pPr>
          <w:r>
            <w:rPr>
              <w:lang w:val="en"/>
            </w:rPr>
            <w:t>61.</w:t>
          </w:r>
          <w:r>
            <w:rPr>
              <w:lang w:val="en"/>
            </w:rPr>
            <w:tab/>
          </w:r>
          <w:bookmarkStart w:id="96" w:name="_CTVL00143bb7b4582484d2480dc87b1039233fb"/>
          <w:r>
            <w:rPr>
              <w:lang w:val="en"/>
            </w:rPr>
            <w:t>Mori, M. et al. (2012) The Uncanny Valley. IEEE Robot. Automat. Mag. 19, 98–100</w:t>
          </w:r>
        </w:p>
        <w:bookmarkEnd w:id="96"/>
        <w:p w14:paraId="7049CFAB" w14:textId="77777777" w:rsidR="003328F6" w:rsidRDefault="003328F6" w:rsidP="003328F6">
          <w:pPr>
            <w:pStyle w:val="CitaviBibliographyEntry"/>
            <w:rPr>
              <w:lang w:val="en"/>
            </w:rPr>
          </w:pPr>
          <w:r>
            <w:rPr>
              <w:lang w:val="en"/>
            </w:rPr>
            <w:t>62.</w:t>
          </w:r>
          <w:r>
            <w:rPr>
              <w:lang w:val="en"/>
            </w:rPr>
            <w:tab/>
          </w:r>
          <w:bookmarkStart w:id="97" w:name="_CTVL001537a00cedb02469e9b37ac7dcfd8caf8"/>
          <w:r>
            <w:rPr>
              <w:lang w:val="en"/>
            </w:rPr>
            <w:t>Moya-</w:t>
          </w:r>
          <w:proofErr w:type="spellStart"/>
          <w:r>
            <w:rPr>
              <w:lang w:val="en"/>
            </w:rPr>
            <w:t>Galé</w:t>
          </w:r>
          <w:proofErr w:type="spellEnd"/>
          <w:r>
            <w:rPr>
              <w:lang w:val="en"/>
            </w:rPr>
            <w:t>, G. et al. (2024) Perceptual consequences of online group speech treatment for individuals with Parkinson's disease: A pilot study case series. International Journal of Speech-Language Pathology, 1–16</w:t>
          </w:r>
        </w:p>
        <w:bookmarkEnd w:id="97"/>
        <w:p w14:paraId="5FE30D0D" w14:textId="77777777" w:rsidR="003328F6" w:rsidRDefault="003328F6" w:rsidP="003328F6">
          <w:pPr>
            <w:pStyle w:val="CitaviBibliographyEntry"/>
            <w:rPr>
              <w:lang w:val="en"/>
            </w:rPr>
          </w:pPr>
          <w:r>
            <w:rPr>
              <w:lang w:val="en"/>
            </w:rPr>
            <w:t>63.</w:t>
          </w:r>
          <w:r>
            <w:rPr>
              <w:lang w:val="en"/>
            </w:rPr>
            <w:tab/>
          </w:r>
          <w:bookmarkStart w:id="98" w:name="_CTVL0018ce0de860a5c41cd95b5c2949122efc6"/>
          <w:r>
            <w:rPr>
              <w:lang w:val="en"/>
            </w:rPr>
            <w:t>Nusbaum, H.C. et al. (1997) Measuring the naturalness of synthetic speech. International Journal of Speech Technology 2, 7–19</w:t>
          </w:r>
        </w:p>
        <w:bookmarkEnd w:id="98"/>
        <w:p w14:paraId="60B4231A" w14:textId="77777777" w:rsidR="003328F6" w:rsidRDefault="003328F6" w:rsidP="003328F6">
          <w:pPr>
            <w:pStyle w:val="CitaviBibliographyEntry"/>
            <w:rPr>
              <w:lang w:val="en"/>
            </w:rPr>
          </w:pPr>
          <w:r>
            <w:rPr>
              <w:lang w:val="en"/>
            </w:rPr>
            <w:t>64.</w:t>
          </w:r>
          <w:r>
            <w:rPr>
              <w:lang w:val="en"/>
            </w:rPr>
            <w:tab/>
          </w:r>
          <w:bookmarkStart w:id="99" w:name="_CTVL0019b2a9899904a4719bf8ba767e57fac3e"/>
          <w:r>
            <w:rPr>
              <w:lang w:val="en"/>
            </w:rPr>
            <w:t>Nussbaum, C. et al. (2022) Contributions of fundamental frequency and timbre to vocal emotion perception and their electrophysiological correlates. Social Cognitive and Affective Neuroscience 17, 1145–1154</w:t>
          </w:r>
        </w:p>
        <w:bookmarkEnd w:id="99"/>
        <w:p w14:paraId="256A0EE4" w14:textId="77777777" w:rsidR="003328F6" w:rsidRDefault="003328F6" w:rsidP="003328F6">
          <w:pPr>
            <w:pStyle w:val="CitaviBibliographyEntry"/>
            <w:rPr>
              <w:lang w:val="en"/>
            </w:rPr>
          </w:pPr>
          <w:r>
            <w:rPr>
              <w:lang w:val="en"/>
            </w:rPr>
            <w:t>65.</w:t>
          </w:r>
          <w:r>
            <w:rPr>
              <w:lang w:val="en"/>
            </w:rPr>
            <w:tab/>
          </w:r>
          <w:bookmarkStart w:id="100" w:name="_CTVL001a54500133cb04aa185303201aa6afaf2"/>
          <w:r>
            <w:rPr>
              <w:lang w:val="en"/>
            </w:rPr>
            <w:t>Nussbaum, C. et al. (2023) Perceived naturalness of emotional voice morphs. Cognition &amp; Emotion, 1–17</w:t>
          </w:r>
        </w:p>
        <w:bookmarkEnd w:id="100"/>
        <w:p w14:paraId="66703674" w14:textId="77777777" w:rsidR="003328F6" w:rsidRDefault="003328F6" w:rsidP="003328F6">
          <w:pPr>
            <w:pStyle w:val="CitaviBibliographyEntry"/>
            <w:rPr>
              <w:lang w:val="en"/>
            </w:rPr>
          </w:pPr>
          <w:r>
            <w:rPr>
              <w:lang w:val="en"/>
            </w:rPr>
            <w:t>66.</w:t>
          </w:r>
          <w:r>
            <w:rPr>
              <w:lang w:val="en"/>
            </w:rPr>
            <w:tab/>
          </w:r>
          <w:bookmarkStart w:id="101" w:name="_CTVL001f2006f1362364ea39afc1da0b4fa1c78"/>
          <w:r>
            <w:rPr>
              <w:lang w:val="en"/>
            </w:rPr>
            <w:t>Parmar, D. et al. (2022) Designing Empathic Virtual Agents: Manipulating Animation, Voice, Rendering, and Empathy to Create Persuasive Agents. Autonomous agents and multi-agent systems 36</w:t>
          </w:r>
        </w:p>
        <w:bookmarkEnd w:id="101"/>
        <w:p w14:paraId="68D7DD76" w14:textId="77777777" w:rsidR="003328F6" w:rsidRDefault="003328F6" w:rsidP="003328F6">
          <w:pPr>
            <w:pStyle w:val="CitaviBibliographyEntry"/>
            <w:rPr>
              <w:lang w:val="en"/>
            </w:rPr>
          </w:pPr>
          <w:r>
            <w:rPr>
              <w:lang w:val="en"/>
            </w:rPr>
            <w:t>67.</w:t>
          </w:r>
          <w:r>
            <w:rPr>
              <w:lang w:val="en"/>
            </w:rPr>
            <w:tab/>
          </w:r>
          <w:bookmarkStart w:id="102" w:name="_CTVL00122ae8252eaef42eca7bb1cc817bdcbb7"/>
          <w:r>
            <w:rPr>
              <w:lang w:val="en"/>
            </w:rPr>
            <w:t>Rao M V, A. et al. (2018) Effect of source filter interaction on isolated vowel-consonant-vowel perception. The Journal of the Acoustical Society of America 144, EL95</w:t>
          </w:r>
        </w:p>
        <w:bookmarkEnd w:id="102"/>
        <w:p w14:paraId="71394D01" w14:textId="77777777" w:rsidR="003328F6" w:rsidRDefault="003328F6" w:rsidP="003328F6">
          <w:pPr>
            <w:pStyle w:val="CitaviBibliographyEntry"/>
            <w:rPr>
              <w:lang w:val="en"/>
            </w:rPr>
          </w:pPr>
          <w:r>
            <w:rPr>
              <w:lang w:val="en"/>
            </w:rPr>
            <w:t>68.</w:t>
          </w:r>
          <w:r>
            <w:rPr>
              <w:lang w:val="en"/>
            </w:rPr>
            <w:tab/>
          </w:r>
          <w:bookmarkStart w:id="103" w:name="_CTVL001c63b743e03c7465c91b03de7033706b6"/>
          <w:r>
            <w:rPr>
              <w:lang w:val="en"/>
            </w:rPr>
            <w:t>Ratcliff, A. et al. (2002) Factors influencing ratings of speech naturalness in augmentative and alternative communication. Augmentative and Alternative Communication 18, 11–19</w:t>
          </w:r>
        </w:p>
        <w:bookmarkEnd w:id="103"/>
        <w:p w14:paraId="56FAB305" w14:textId="77777777" w:rsidR="003328F6" w:rsidRDefault="003328F6" w:rsidP="003328F6">
          <w:pPr>
            <w:pStyle w:val="CitaviBibliographyEntry"/>
            <w:rPr>
              <w:lang w:val="en"/>
            </w:rPr>
          </w:pPr>
          <w:r>
            <w:rPr>
              <w:lang w:val="en"/>
            </w:rPr>
            <w:t>69.</w:t>
          </w:r>
          <w:r>
            <w:rPr>
              <w:lang w:val="en"/>
            </w:rPr>
            <w:tab/>
          </w:r>
          <w:bookmarkStart w:id="104" w:name="_CTVL001c436adf58e114813af41749f64b2d8ec"/>
          <w:r>
            <w:rPr>
              <w:lang w:val="en"/>
            </w:rPr>
            <w:t>Rodero, E. (2017) Effectiveness, attention, and recall of human and artificial voices in an advertising story. Prosody influence and functions of voices. Computers in Human Behavior 77, 336–346</w:t>
          </w:r>
        </w:p>
        <w:bookmarkEnd w:id="104"/>
        <w:p w14:paraId="01A09044" w14:textId="77777777" w:rsidR="003328F6" w:rsidRDefault="003328F6" w:rsidP="003328F6">
          <w:pPr>
            <w:pStyle w:val="CitaviBibliographyEntry"/>
            <w:rPr>
              <w:lang w:val="en"/>
            </w:rPr>
          </w:pPr>
          <w:r>
            <w:rPr>
              <w:lang w:val="en"/>
            </w:rPr>
            <w:t>70.</w:t>
          </w:r>
          <w:r>
            <w:rPr>
              <w:lang w:val="en"/>
            </w:rPr>
            <w:tab/>
          </w:r>
          <w:bookmarkStart w:id="105" w:name="_CTVL001b2cfed2201dc4bfbb30224d692fe3c7c"/>
          <w:r>
            <w:rPr>
              <w:lang w:val="en"/>
            </w:rPr>
            <w:t>Rodero, E. and Lucas, I. (2023) Synthetic versus human voices in audiobooks: The human emotional intimacy effect. New Media &amp; Society 25, 1746–1764</w:t>
          </w:r>
        </w:p>
        <w:bookmarkEnd w:id="105"/>
        <w:p w14:paraId="2017AFB7" w14:textId="77777777" w:rsidR="003328F6" w:rsidRDefault="003328F6" w:rsidP="003328F6">
          <w:pPr>
            <w:pStyle w:val="CitaviBibliographyEntry"/>
            <w:rPr>
              <w:lang w:val="en"/>
            </w:rPr>
          </w:pPr>
          <w:r>
            <w:rPr>
              <w:lang w:val="en"/>
            </w:rPr>
            <w:t>71.</w:t>
          </w:r>
          <w:r>
            <w:rPr>
              <w:lang w:val="en"/>
            </w:rPr>
            <w:tab/>
          </w:r>
          <w:bookmarkStart w:id="106" w:name="_CTVL0018cf762b66ae24429b5a54b99d6898cd6"/>
          <w:proofErr w:type="spellStart"/>
          <w:r>
            <w:rPr>
              <w:lang w:val="en"/>
            </w:rPr>
            <w:t>Romportl</w:t>
          </w:r>
          <w:proofErr w:type="spellEnd"/>
          <w:r>
            <w:rPr>
              <w:lang w:val="en"/>
            </w:rPr>
            <w:t>, J. (2014) Speech Synthesis and Uncanny Valley. In</w:t>
          </w:r>
          <w:bookmarkEnd w:id="106"/>
          <w:r>
            <w:rPr>
              <w:lang w:val="en"/>
            </w:rPr>
            <w:t xml:space="preserve"> </w:t>
          </w:r>
          <w:r w:rsidRPr="003328F6">
            <w:rPr>
              <w:i/>
              <w:lang w:val="en"/>
            </w:rPr>
            <w:t xml:space="preserve">Text, speech and dialogue </w:t>
          </w:r>
          <w:r w:rsidRPr="003328F6">
            <w:rPr>
              <w:lang w:val="en"/>
            </w:rPr>
            <w:t>(Horák, A. et al., eds), pp. 595–602, Springer International Publishing</w:t>
          </w:r>
        </w:p>
        <w:p w14:paraId="7D81B902" w14:textId="77777777" w:rsidR="003328F6" w:rsidRDefault="003328F6" w:rsidP="003328F6">
          <w:pPr>
            <w:pStyle w:val="CitaviBibliographyEntry"/>
            <w:rPr>
              <w:lang w:val="en"/>
            </w:rPr>
          </w:pPr>
          <w:r>
            <w:rPr>
              <w:lang w:val="en"/>
            </w:rPr>
            <w:t>72.</w:t>
          </w:r>
          <w:r>
            <w:rPr>
              <w:lang w:val="en"/>
            </w:rPr>
            <w:tab/>
          </w:r>
          <w:bookmarkStart w:id="107" w:name="_CTVL0013ee55c02bf1645a2ab8425de5c036b64"/>
          <w:proofErr w:type="spellStart"/>
          <w:r>
            <w:rPr>
              <w:lang w:val="en"/>
            </w:rPr>
            <w:t>Roswandowitz</w:t>
          </w:r>
          <w:proofErr w:type="spellEnd"/>
          <w:r>
            <w:rPr>
              <w:lang w:val="en"/>
            </w:rPr>
            <w:t>, C. et al. (2024) Cortical-striatal brain network distinguishes deepfake from real speaker identity. Communications biology 7, 711</w:t>
          </w:r>
        </w:p>
        <w:bookmarkEnd w:id="107"/>
        <w:p w14:paraId="7F067D51" w14:textId="77777777" w:rsidR="003328F6" w:rsidRDefault="003328F6" w:rsidP="003328F6">
          <w:pPr>
            <w:pStyle w:val="CitaviBibliographyEntry"/>
            <w:rPr>
              <w:lang w:val="en"/>
            </w:rPr>
          </w:pPr>
          <w:r>
            <w:rPr>
              <w:lang w:val="en"/>
            </w:rPr>
            <w:lastRenderedPageBreak/>
            <w:t>73.</w:t>
          </w:r>
          <w:r>
            <w:rPr>
              <w:lang w:val="en"/>
            </w:rPr>
            <w:tab/>
          </w:r>
          <w:bookmarkStart w:id="108" w:name="_CTVL0012ee235348c9e4c64bce4ee1d5e2192b4"/>
          <w:r>
            <w:rPr>
              <w:lang w:val="en"/>
            </w:rPr>
            <w:t xml:space="preserve">Sarigul, B. and </w:t>
          </w:r>
          <w:proofErr w:type="spellStart"/>
          <w:r>
            <w:rPr>
              <w:lang w:val="en"/>
            </w:rPr>
            <w:t>Urgen</w:t>
          </w:r>
          <w:proofErr w:type="spellEnd"/>
          <w:r>
            <w:rPr>
              <w:lang w:val="en"/>
            </w:rPr>
            <w:t>, B.A. (2023) Audio–Visual Predictive Processing in the Perception of Humans and Robots. Int J of Soc Robotics 15, 855–865</w:t>
          </w:r>
        </w:p>
        <w:bookmarkEnd w:id="108"/>
        <w:p w14:paraId="706D81B2" w14:textId="77777777" w:rsidR="003328F6" w:rsidRDefault="003328F6" w:rsidP="003328F6">
          <w:pPr>
            <w:pStyle w:val="CitaviBibliographyEntry"/>
            <w:rPr>
              <w:lang w:val="en"/>
            </w:rPr>
          </w:pPr>
          <w:r>
            <w:rPr>
              <w:lang w:val="en"/>
            </w:rPr>
            <w:t>74.</w:t>
          </w:r>
          <w:r>
            <w:rPr>
              <w:lang w:val="en"/>
            </w:rPr>
            <w:tab/>
          </w:r>
          <w:bookmarkStart w:id="109" w:name="_CTVL001b86ee8fa846646bd89cf8704c1c49406"/>
          <w:proofErr w:type="spellStart"/>
          <w:r>
            <w:rPr>
              <w:lang w:val="en"/>
            </w:rPr>
            <w:t>Sarzedas</w:t>
          </w:r>
          <w:proofErr w:type="spellEnd"/>
          <w:r>
            <w:rPr>
              <w:lang w:val="en"/>
            </w:rPr>
            <w:t xml:space="preserve">, J. et al. (2024) Blindness influences emotional authenticity perception in voices: Behavioral and ERP evidence. </w:t>
          </w:r>
          <w:proofErr w:type="gramStart"/>
          <w:r>
            <w:rPr>
              <w:lang w:val="en"/>
            </w:rPr>
            <w:t>Cortex;</w:t>
          </w:r>
          <w:proofErr w:type="gramEnd"/>
          <w:r>
            <w:rPr>
              <w:lang w:val="en"/>
            </w:rPr>
            <w:t xml:space="preserve"> a journal devoted to the study of the nervous system and behavior 172, 254–270</w:t>
          </w:r>
        </w:p>
        <w:bookmarkEnd w:id="109"/>
        <w:p w14:paraId="56D2EEFE" w14:textId="77777777" w:rsidR="003328F6" w:rsidRDefault="003328F6" w:rsidP="003328F6">
          <w:pPr>
            <w:pStyle w:val="CitaviBibliographyEntry"/>
            <w:rPr>
              <w:lang w:val="en"/>
            </w:rPr>
          </w:pPr>
          <w:r>
            <w:rPr>
              <w:lang w:val="en"/>
            </w:rPr>
            <w:t>75.</w:t>
          </w:r>
          <w:r>
            <w:rPr>
              <w:lang w:val="en"/>
            </w:rPr>
            <w:tab/>
          </w:r>
          <w:bookmarkStart w:id="110" w:name="_CTVL001cadaf14523614780b0eb2a4b96498e2d"/>
          <w:proofErr w:type="spellStart"/>
          <w:r>
            <w:rPr>
              <w:lang w:val="en"/>
            </w:rPr>
            <w:t>Schölderle</w:t>
          </w:r>
          <w:proofErr w:type="spellEnd"/>
          <w:r>
            <w:rPr>
              <w:lang w:val="en"/>
            </w:rPr>
            <w:t>, T. et al. (2023) Speech Naturalness in the Assessment of Childhood Dysarthria. American Journal of Speech-language Pathology 32, 1633–1643</w:t>
          </w:r>
        </w:p>
        <w:bookmarkEnd w:id="110"/>
        <w:p w14:paraId="3A89B18C" w14:textId="77777777" w:rsidR="003328F6" w:rsidRDefault="003328F6" w:rsidP="003328F6">
          <w:pPr>
            <w:pStyle w:val="CitaviBibliographyEntry"/>
            <w:rPr>
              <w:lang w:val="en"/>
            </w:rPr>
          </w:pPr>
          <w:r>
            <w:rPr>
              <w:lang w:val="en"/>
            </w:rPr>
            <w:t>76.</w:t>
          </w:r>
          <w:r>
            <w:rPr>
              <w:lang w:val="en"/>
            </w:rPr>
            <w:tab/>
          </w:r>
          <w:bookmarkStart w:id="111" w:name="_CTVL001e756301a1d1043738864e448e45e01b6"/>
          <w:proofErr w:type="spellStart"/>
          <w:r>
            <w:rPr>
              <w:lang w:val="en"/>
            </w:rPr>
            <w:t>Schreibelmayr</w:t>
          </w:r>
          <w:proofErr w:type="spellEnd"/>
          <w:r>
            <w:rPr>
              <w:lang w:val="en"/>
            </w:rPr>
            <w:t>, S. and Mara, M. (2022) Robot Voices in Daily Life: Vocal Human-Likeness and Application Context as Determinants of User Acceptance. Frontiers in Psychology 13, 787499</w:t>
          </w:r>
        </w:p>
        <w:bookmarkEnd w:id="111"/>
        <w:p w14:paraId="08CC6CDD" w14:textId="77777777" w:rsidR="003328F6" w:rsidRDefault="003328F6" w:rsidP="003328F6">
          <w:pPr>
            <w:pStyle w:val="CitaviBibliographyEntry"/>
            <w:rPr>
              <w:lang w:val="en"/>
            </w:rPr>
          </w:pPr>
          <w:r>
            <w:rPr>
              <w:lang w:val="en"/>
            </w:rPr>
            <w:t>77.</w:t>
          </w:r>
          <w:r>
            <w:rPr>
              <w:lang w:val="en"/>
            </w:rPr>
            <w:tab/>
          </w:r>
          <w:bookmarkStart w:id="112" w:name="_CTVL001ffaac0160e014e20882402a613ac8e97"/>
          <w:proofErr w:type="spellStart"/>
          <w:r>
            <w:rPr>
              <w:lang w:val="en"/>
            </w:rPr>
            <w:t>Schweinberger</w:t>
          </w:r>
          <w:proofErr w:type="spellEnd"/>
          <w:r>
            <w:rPr>
              <w:lang w:val="en"/>
            </w:rPr>
            <w:t xml:space="preserve">, S.R. and </w:t>
          </w:r>
          <w:proofErr w:type="spellStart"/>
          <w:r>
            <w:rPr>
              <w:lang w:val="en"/>
            </w:rPr>
            <w:t>Eiff</w:t>
          </w:r>
          <w:proofErr w:type="spellEnd"/>
          <w:r>
            <w:rPr>
              <w:lang w:val="en"/>
            </w:rPr>
            <w:t>, C.I. von (2022) Enhancing socio-emotional communication and quality of life in young cochlear implant recipients: Perspectives from parameter-specific morphing and caricaturing. Frontiers in Neuroscience 16, 956917</w:t>
          </w:r>
        </w:p>
        <w:bookmarkEnd w:id="112"/>
        <w:p w14:paraId="3696473D" w14:textId="77777777" w:rsidR="003328F6" w:rsidRDefault="003328F6" w:rsidP="003328F6">
          <w:pPr>
            <w:pStyle w:val="CitaviBibliographyEntry"/>
            <w:rPr>
              <w:lang w:val="en"/>
            </w:rPr>
          </w:pPr>
          <w:r>
            <w:rPr>
              <w:lang w:val="en"/>
            </w:rPr>
            <w:t>78.</w:t>
          </w:r>
          <w:r>
            <w:rPr>
              <w:lang w:val="en"/>
            </w:rPr>
            <w:tab/>
          </w:r>
          <w:bookmarkStart w:id="113" w:name="_CTVL001c655edd88d0c41a08eff9aaa8cdce345"/>
          <w:r>
            <w:rPr>
              <w:lang w:val="en"/>
            </w:rPr>
            <w:t xml:space="preserve">Seaborn, K. et al. (2021) Voice in Human–Agent Interaction. ACM </w:t>
          </w:r>
          <w:proofErr w:type="spellStart"/>
          <w:r>
            <w:rPr>
              <w:lang w:val="en"/>
            </w:rPr>
            <w:t>Comput</w:t>
          </w:r>
          <w:proofErr w:type="spellEnd"/>
          <w:r>
            <w:rPr>
              <w:lang w:val="en"/>
            </w:rPr>
            <w:t xml:space="preserve">. </w:t>
          </w:r>
          <w:proofErr w:type="spellStart"/>
          <w:r>
            <w:rPr>
              <w:lang w:val="en"/>
            </w:rPr>
            <w:t>Surv</w:t>
          </w:r>
          <w:proofErr w:type="spellEnd"/>
          <w:r>
            <w:rPr>
              <w:lang w:val="en"/>
            </w:rPr>
            <w:t>. 54, 1–43</w:t>
          </w:r>
        </w:p>
        <w:bookmarkEnd w:id="113"/>
        <w:p w14:paraId="3DFEF6AF" w14:textId="77777777" w:rsidR="003328F6" w:rsidRDefault="003328F6" w:rsidP="003328F6">
          <w:pPr>
            <w:pStyle w:val="CitaviBibliographyEntry"/>
            <w:rPr>
              <w:lang w:val="en"/>
            </w:rPr>
          </w:pPr>
          <w:r>
            <w:rPr>
              <w:lang w:val="en"/>
            </w:rPr>
            <w:t>79.</w:t>
          </w:r>
          <w:r>
            <w:rPr>
              <w:lang w:val="en"/>
            </w:rPr>
            <w:tab/>
          </w:r>
          <w:bookmarkStart w:id="114" w:name="_CTVL001d8e5a7d3a7924fc3aad5dd8287ced150"/>
          <w:r>
            <w:rPr>
              <w:lang w:val="en"/>
            </w:rPr>
            <w:t>Tamagawa, R. et al. (2011) The Effects of Synthesized Voice Accents on User Perceptions of Robots. Int J of Soc Robotics 3, 253–262</w:t>
          </w:r>
        </w:p>
        <w:bookmarkEnd w:id="114"/>
        <w:p w14:paraId="20AF64F2" w14:textId="77777777" w:rsidR="003328F6" w:rsidRDefault="003328F6" w:rsidP="003328F6">
          <w:pPr>
            <w:pStyle w:val="CitaviBibliographyEntry"/>
            <w:rPr>
              <w:lang w:val="en"/>
            </w:rPr>
          </w:pPr>
          <w:r>
            <w:rPr>
              <w:lang w:val="en"/>
            </w:rPr>
            <w:t>80.</w:t>
          </w:r>
          <w:r>
            <w:rPr>
              <w:lang w:val="en"/>
            </w:rPr>
            <w:tab/>
          </w:r>
          <w:bookmarkStart w:id="115" w:name="_CTVL00142ced9547f004324b210c9bf6a40fc26"/>
          <w:r>
            <w:rPr>
              <w:lang w:val="en"/>
            </w:rPr>
            <w:t>Triantafyllopoulos, A. et al. (2023) An overview of affective speech synthesis and conversion in the deep learning era. Proceedings of the IEEE</w:t>
          </w:r>
        </w:p>
        <w:bookmarkEnd w:id="115"/>
        <w:p w14:paraId="4419F762" w14:textId="77777777" w:rsidR="003328F6" w:rsidRDefault="003328F6" w:rsidP="003328F6">
          <w:pPr>
            <w:pStyle w:val="CitaviBibliographyEntry"/>
            <w:rPr>
              <w:lang w:val="en"/>
            </w:rPr>
          </w:pPr>
          <w:r>
            <w:rPr>
              <w:lang w:val="en"/>
            </w:rPr>
            <w:t>81.</w:t>
          </w:r>
          <w:r>
            <w:rPr>
              <w:lang w:val="en"/>
            </w:rPr>
            <w:tab/>
          </w:r>
          <w:bookmarkStart w:id="116" w:name="_CTVL00112cb11d5f07e4a4fa077d5b119b964ee"/>
          <w:proofErr w:type="spellStart"/>
          <w:r>
            <w:rPr>
              <w:lang w:val="en"/>
            </w:rPr>
            <w:t>Urakami</w:t>
          </w:r>
          <w:proofErr w:type="spellEnd"/>
          <w:r>
            <w:rPr>
              <w:lang w:val="en"/>
            </w:rPr>
            <w:t>, J. et al. (2020) The Effect of Naturalness of Voice and Empathic Responses on Enjoyment, Attitudes and Motivation for Interacting with a Voice User Interface. In</w:t>
          </w:r>
          <w:bookmarkEnd w:id="116"/>
          <w:r>
            <w:rPr>
              <w:lang w:val="en"/>
            </w:rPr>
            <w:t xml:space="preserve"> </w:t>
          </w:r>
          <w:r w:rsidRPr="003328F6">
            <w:rPr>
              <w:i/>
              <w:lang w:val="en"/>
            </w:rPr>
            <w:t xml:space="preserve">Human-Computer Interaction. Multimodal and Natural Interaction </w:t>
          </w:r>
          <w:r w:rsidRPr="003328F6">
            <w:rPr>
              <w:lang w:val="en"/>
            </w:rPr>
            <w:t>(Kurosu, M., ed), pp. 244–259, Springer International Publishing</w:t>
          </w:r>
        </w:p>
        <w:p w14:paraId="5A41FA15" w14:textId="77777777" w:rsidR="003328F6" w:rsidRDefault="003328F6" w:rsidP="003328F6">
          <w:pPr>
            <w:pStyle w:val="CitaviBibliographyEntry"/>
            <w:rPr>
              <w:lang w:val="en"/>
            </w:rPr>
          </w:pPr>
          <w:r>
            <w:rPr>
              <w:lang w:val="en"/>
            </w:rPr>
            <w:t>82.</w:t>
          </w:r>
          <w:r>
            <w:rPr>
              <w:lang w:val="en"/>
            </w:rPr>
            <w:tab/>
          </w:r>
          <w:bookmarkStart w:id="117" w:name="_CTVL001da609d5defaf4b8aad4d2e91796471b6"/>
          <w:r>
            <w:rPr>
              <w:lang w:val="en"/>
            </w:rPr>
            <w:t>Valentine, T. (1991) A unified account of the effects of distinctiveness, inversion, and race in face recognition. Q J Exp Psychol A 43, 161–204</w:t>
          </w:r>
        </w:p>
        <w:bookmarkEnd w:id="117"/>
        <w:p w14:paraId="7FCE8ACE" w14:textId="77777777" w:rsidR="003328F6" w:rsidRDefault="003328F6" w:rsidP="003328F6">
          <w:pPr>
            <w:pStyle w:val="CitaviBibliographyEntry"/>
            <w:rPr>
              <w:lang w:val="en"/>
            </w:rPr>
          </w:pPr>
          <w:r>
            <w:rPr>
              <w:lang w:val="en"/>
            </w:rPr>
            <w:t>83.</w:t>
          </w:r>
          <w:r>
            <w:rPr>
              <w:lang w:val="en"/>
            </w:rPr>
            <w:tab/>
          </w:r>
          <w:bookmarkStart w:id="118" w:name="_CTVL001fd79a6f791a44d41938bb87f18345f12"/>
          <w:r>
            <w:rPr>
              <w:lang w:val="en"/>
            </w:rPr>
            <w:t>van der Linden, S. (2023)</w:t>
          </w:r>
          <w:bookmarkEnd w:id="118"/>
          <w:r>
            <w:rPr>
              <w:lang w:val="en"/>
            </w:rPr>
            <w:t xml:space="preserve"> </w:t>
          </w:r>
          <w:r w:rsidRPr="003328F6">
            <w:rPr>
              <w:i/>
              <w:lang w:val="en"/>
            </w:rPr>
            <w:t xml:space="preserve">Foolproof: Why we fall for misinformation and how to build immunity, </w:t>
          </w:r>
          <w:r w:rsidRPr="003328F6">
            <w:rPr>
              <w:lang w:val="en"/>
            </w:rPr>
            <w:t>4th Estate</w:t>
          </w:r>
        </w:p>
        <w:p w14:paraId="4B93639A" w14:textId="77777777" w:rsidR="003328F6" w:rsidRDefault="003328F6" w:rsidP="003328F6">
          <w:pPr>
            <w:pStyle w:val="CitaviBibliographyEntry"/>
            <w:rPr>
              <w:lang w:val="en"/>
            </w:rPr>
          </w:pPr>
          <w:r>
            <w:rPr>
              <w:lang w:val="en"/>
            </w:rPr>
            <w:t>84.</w:t>
          </w:r>
          <w:r>
            <w:rPr>
              <w:lang w:val="en"/>
            </w:rPr>
            <w:tab/>
          </w:r>
          <w:bookmarkStart w:id="119" w:name="_CTVL001374ff03861b442ee8c072a0f16b2b98b"/>
          <w:r>
            <w:rPr>
              <w:lang w:val="en"/>
            </w:rPr>
            <w:t xml:space="preserve">van Eck, N.J. and Waltman, L. (2010) Software survey: </w:t>
          </w:r>
          <w:proofErr w:type="spellStart"/>
          <w:r>
            <w:rPr>
              <w:lang w:val="en"/>
            </w:rPr>
            <w:t>VOSviewer</w:t>
          </w:r>
          <w:proofErr w:type="spellEnd"/>
          <w:r>
            <w:rPr>
              <w:lang w:val="en"/>
            </w:rPr>
            <w:t xml:space="preserve">, a computer program for bibliometric mapping. </w:t>
          </w:r>
          <w:proofErr w:type="spellStart"/>
          <w:r>
            <w:rPr>
              <w:lang w:val="en"/>
            </w:rPr>
            <w:t>Scientometrics</w:t>
          </w:r>
          <w:proofErr w:type="spellEnd"/>
          <w:r>
            <w:rPr>
              <w:lang w:val="en"/>
            </w:rPr>
            <w:t xml:space="preserve"> 84, 523–538</w:t>
          </w:r>
        </w:p>
        <w:bookmarkEnd w:id="119"/>
        <w:p w14:paraId="229245B7" w14:textId="77777777" w:rsidR="003328F6" w:rsidRDefault="003328F6" w:rsidP="003328F6">
          <w:pPr>
            <w:pStyle w:val="CitaviBibliographyEntry"/>
            <w:rPr>
              <w:lang w:val="en"/>
            </w:rPr>
          </w:pPr>
          <w:r>
            <w:rPr>
              <w:lang w:val="en"/>
            </w:rPr>
            <w:t>85.</w:t>
          </w:r>
          <w:r>
            <w:rPr>
              <w:lang w:val="en"/>
            </w:rPr>
            <w:tab/>
          </w:r>
          <w:bookmarkStart w:id="120" w:name="_CTVL0015a94f4972ba244ccae6afe9d5df33b4a"/>
          <w:r>
            <w:rPr>
              <w:lang w:val="en"/>
            </w:rPr>
            <w:t xml:space="preserve">van </w:t>
          </w:r>
          <w:proofErr w:type="spellStart"/>
          <w:r>
            <w:rPr>
              <w:lang w:val="en"/>
            </w:rPr>
            <w:t>Prooije</w:t>
          </w:r>
          <w:proofErr w:type="spellEnd"/>
          <w:r>
            <w:rPr>
              <w:lang w:val="en"/>
            </w:rPr>
            <w:t>, T. et al. (2023) Perceptual and Acoustic Analysis of Speech in Spinocerebellar ataxia Type 1. Cerebellum (London, England)</w:t>
          </w:r>
        </w:p>
        <w:bookmarkEnd w:id="120"/>
        <w:p w14:paraId="1CECBDBF" w14:textId="77777777" w:rsidR="003328F6" w:rsidRDefault="003328F6" w:rsidP="003328F6">
          <w:pPr>
            <w:pStyle w:val="CitaviBibliographyEntry"/>
            <w:rPr>
              <w:lang w:val="en"/>
            </w:rPr>
          </w:pPr>
          <w:r>
            <w:rPr>
              <w:lang w:val="en"/>
            </w:rPr>
            <w:t>86.</w:t>
          </w:r>
          <w:r>
            <w:rPr>
              <w:lang w:val="en"/>
            </w:rPr>
            <w:tab/>
          </w:r>
          <w:bookmarkStart w:id="121" w:name="_CTVL001a77e43335938474caf43c1ac87097ad7"/>
          <w:r>
            <w:rPr>
              <w:lang w:val="en"/>
            </w:rPr>
            <w:t>Velner, E. et al. (2020) Intonation in Robot Speech. In</w:t>
          </w:r>
          <w:bookmarkEnd w:id="121"/>
          <w:r>
            <w:rPr>
              <w:lang w:val="en"/>
            </w:rPr>
            <w:t xml:space="preserve"> </w:t>
          </w:r>
          <w:r w:rsidRPr="003328F6">
            <w:rPr>
              <w:i/>
              <w:lang w:val="en"/>
            </w:rPr>
            <w:t xml:space="preserve">Proceedings of the 2020 ACM/IEEE International Conference on Human-Robot Interaction </w:t>
          </w:r>
          <w:r w:rsidRPr="003328F6">
            <w:rPr>
              <w:lang w:val="en"/>
            </w:rPr>
            <w:t>(</w:t>
          </w:r>
          <w:proofErr w:type="spellStart"/>
          <w:r w:rsidRPr="003328F6">
            <w:rPr>
              <w:lang w:val="en"/>
            </w:rPr>
            <w:t>Belpaeme</w:t>
          </w:r>
          <w:proofErr w:type="spellEnd"/>
          <w:r w:rsidRPr="003328F6">
            <w:rPr>
              <w:lang w:val="en"/>
            </w:rPr>
            <w:t>, T. et al., eds), pp. 569–578, ACM</w:t>
          </w:r>
        </w:p>
        <w:p w14:paraId="21F83E1A" w14:textId="77777777" w:rsidR="003328F6" w:rsidRDefault="003328F6" w:rsidP="003328F6">
          <w:pPr>
            <w:pStyle w:val="CitaviBibliographyEntry"/>
            <w:rPr>
              <w:lang w:val="en"/>
            </w:rPr>
          </w:pPr>
          <w:r>
            <w:rPr>
              <w:lang w:val="en"/>
            </w:rPr>
            <w:t>87.</w:t>
          </w:r>
          <w:r>
            <w:rPr>
              <w:lang w:val="en"/>
            </w:rPr>
            <w:tab/>
          </w:r>
          <w:bookmarkStart w:id="122" w:name="_CTVL0016a6f74b49bda4923b3e7d77f5a7e4472"/>
          <w:r>
            <w:rPr>
              <w:lang w:val="en"/>
            </w:rPr>
            <w:t>Venkatraman, A. and Sivasankar, M.P. (2018) Continuous Vocal Fry Simulated in Laboratory Subjects: A Preliminary Report on Voice Production and Listener Ratings. American Journal of Speech-language Pathology 27, 1539–1545</w:t>
          </w:r>
        </w:p>
        <w:bookmarkEnd w:id="122"/>
        <w:p w14:paraId="745C7C07" w14:textId="77777777" w:rsidR="003328F6" w:rsidRDefault="003328F6" w:rsidP="003328F6">
          <w:pPr>
            <w:pStyle w:val="CitaviBibliographyEntry"/>
            <w:rPr>
              <w:lang w:val="en"/>
            </w:rPr>
          </w:pPr>
          <w:r>
            <w:rPr>
              <w:lang w:val="en"/>
            </w:rPr>
            <w:t>88.</w:t>
          </w:r>
          <w:r>
            <w:rPr>
              <w:lang w:val="en"/>
            </w:rPr>
            <w:tab/>
          </w:r>
          <w:bookmarkStart w:id="123" w:name="_CTVL001ff38ec5511fa4aaab9ed21aa63670c02"/>
          <w:r>
            <w:rPr>
              <w:lang w:val="en"/>
            </w:rPr>
            <w:t>Vogel, A.P. et al. (2019) Speech treatment improves dysarthria in multisystemic ataxia: a rater-blinded, controlled pilot-study in ARSACS. Journal of neurology 266, 1260–1266</w:t>
          </w:r>
        </w:p>
        <w:bookmarkEnd w:id="123"/>
        <w:p w14:paraId="2153DE90" w14:textId="77777777" w:rsidR="003328F6" w:rsidRDefault="003328F6" w:rsidP="003328F6">
          <w:pPr>
            <w:pStyle w:val="CitaviBibliographyEntry"/>
            <w:rPr>
              <w:lang w:val="en"/>
            </w:rPr>
          </w:pPr>
          <w:r>
            <w:rPr>
              <w:lang w:val="en"/>
            </w:rPr>
            <w:t>89.</w:t>
          </w:r>
          <w:r>
            <w:rPr>
              <w:lang w:val="en"/>
            </w:rPr>
            <w:tab/>
          </w:r>
          <w:bookmarkStart w:id="124" w:name="_CTVL0015f719101a6324ccf8bd88a1b6c297199"/>
          <w:r>
            <w:rPr>
              <w:lang w:val="en"/>
            </w:rPr>
            <w:t xml:space="preserve">Yamagishi, J. et al. (2012) Speech synthesis technologies for individuals with vocal disabilities: Voice banking and reconstruction. </w:t>
          </w:r>
          <w:proofErr w:type="spellStart"/>
          <w:r>
            <w:rPr>
              <w:lang w:val="en"/>
            </w:rPr>
            <w:t>Acoust</w:t>
          </w:r>
          <w:proofErr w:type="spellEnd"/>
          <w:r>
            <w:rPr>
              <w:lang w:val="en"/>
            </w:rPr>
            <w:t>. Sci. &amp; Tech. 33, 1–5</w:t>
          </w:r>
        </w:p>
        <w:bookmarkEnd w:id="124"/>
        <w:p w14:paraId="2E7313A6" w14:textId="77777777" w:rsidR="003328F6" w:rsidRDefault="003328F6" w:rsidP="003328F6">
          <w:pPr>
            <w:pStyle w:val="CitaviBibliographyEntry"/>
            <w:rPr>
              <w:lang w:val="en"/>
            </w:rPr>
          </w:pPr>
          <w:r>
            <w:rPr>
              <w:lang w:val="en"/>
            </w:rPr>
            <w:t>90.</w:t>
          </w:r>
          <w:r>
            <w:rPr>
              <w:lang w:val="en"/>
            </w:rPr>
            <w:tab/>
          </w:r>
          <w:bookmarkStart w:id="125" w:name="_CTVL00187f98e1725584bfc80361a8a028d5115"/>
          <w:r>
            <w:rPr>
              <w:lang w:val="en"/>
            </w:rPr>
            <w:t>Yamasaki, R. et al. (2017) Perturbation Measurements on the Degree of Naturalness of Synthesized Vowels. Journal of Voice 31, 389.e1-389.e8</w:t>
          </w:r>
        </w:p>
        <w:bookmarkEnd w:id="125"/>
        <w:p w14:paraId="272E4BC1" w14:textId="77777777" w:rsidR="003328F6" w:rsidRDefault="003328F6" w:rsidP="003328F6">
          <w:pPr>
            <w:pStyle w:val="CitaviBibliographyEntry"/>
            <w:rPr>
              <w:lang w:val="en"/>
            </w:rPr>
          </w:pPr>
          <w:r>
            <w:rPr>
              <w:lang w:val="en"/>
            </w:rPr>
            <w:t>91.</w:t>
          </w:r>
          <w:r>
            <w:rPr>
              <w:lang w:val="en"/>
            </w:rPr>
            <w:tab/>
          </w:r>
          <w:bookmarkStart w:id="126" w:name="_CTVL001a1e5bbaffeea488994d4c328929ebf3f"/>
          <w:proofErr w:type="spellStart"/>
          <w:r>
            <w:rPr>
              <w:lang w:val="en"/>
            </w:rPr>
            <w:t>Yorkston</w:t>
          </w:r>
          <w:proofErr w:type="spellEnd"/>
          <w:r>
            <w:rPr>
              <w:lang w:val="en"/>
            </w:rPr>
            <w:t>, K.M. et al. (1990) The effect of rate control on the intelligibility and naturalness of dysarthric speech. The Journal of speech and hearing disorders 55, 550–560</w:t>
          </w:r>
        </w:p>
        <w:bookmarkEnd w:id="126"/>
        <w:p w14:paraId="214C7D4A" w14:textId="77777777" w:rsidR="003328F6" w:rsidRDefault="003328F6" w:rsidP="003328F6">
          <w:pPr>
            <w:pStyle w:val="CitaviBibliographyEntry"/>
            <w:rPr>
              <w:lang w:val="en"/>
            </w:rPr>
          </w:pPr>
          <w:r>
            <w:rPr>
              <w:lang w:val="en"/>
            </w:rPr>
            <w:t>92.</w:t>
          </w:r>
          <w:r>
            <w:rPr>
              <w:lang w:val="en"/>
            </w:rPr>
            <w:tab/>
          </w:r>
          <w:bookmarkStart w:id="127" w:name="_CTVL00125d4d8430d794cccb355109d2ce051ce"/>
          <w:proofErr w:type="spellStart"/>
          <w:r>
            <w:rPr>
              <w:lang w:val="en"/>
            </w:rPr>
            <w:t>Yorkston</w:t>
          </w:r>
          <w:proofErr w:type="spellEnd"/>
          <w:r>
            <w:rPr>
              <w:lang w:val="en"/>
            </w:rPr>
            <w:t>, K.M. et al. (1999)</w:t>
          </w:r>
          <w:bookmarkEnd w:id="127"/>
          <w:r>
            <w:rPr>
              <w:lang w:val="en"/>
            </w:rPr>
            <w:t xml:space="preserve"> </w:t>
          </w:r>
          <w:r w:rsidRPr="003328F6">
            <w:rPr>
              <w:i/>
              <w:lang w:val="en"/>
            </w:rPr>
            <w:t xml:space="preserve">Management of motor speech disorders in children and adults, </w:t>
          </w:r>
          <w:r w:rsidRPr="003328F6">
            <w:rPr>
              <w:lang w:val="en"/>
            </w:rPr>
            <w:t>Pro-ed Austin, TX</w:t>
          </w:r>
        </w:p>
        <w:p w14:paraId="6F54FCC0" w14:textId="4E2D2F08" w:rsidR="00B014AB" w:rsidRDefault="003328F6" w:rsidP="003328F6">
          <w:pPr>
            <w:pStyle w:val="CitaviBibliographyEntry"/>
            <w:rPr>
              <w:lang w:val="en"/>
            </w:rPr>
          </w:pPr>
          <w:r>
            <w:rPr>
              <w:lang w:val="en"/>
            </w:rPr>
            <w:t>93.</w:t>
          </w:r>
          <w:r>
            <w:rPr>
              <w:lang w:val="en"/>
            </w:rPr>
            <w:tab/>
          </w:r>
          <w:bookmarkStart w:id="128" w:name="_CTVL001b001e71cfb0d478c9df1887d9aa8fa5d"/>
          <w:r>
            <w:rPr>
              <w:lang w:val="en"/>
            </w:rPr>
            <w:t xml:space="preserve">Young, A.W. et al. (2020) Face and voice perception: Understanding commonalities and differences // Face and Voice Perception: Understanding Commonalities and Differences. Trends </w:t>
          </w:r>
          <w:proofErr w:type="spellStart"/>
          <w:r>
            <w:rPr>
              <w:lang w:val="en"/>
            </w:rPr>
            <w:t>Cogn</w:t>
          </w:r>
          <w:proofErr w:type="spellEnd"/>
          <w:r>
            <w:rPr>
              <w:lang w:val="en"/>
            </w:rPr>
            <w:t xml:space="preserve"> Sci 24, 398–41</w:t>
          </w:r>
          <w:bookmarkEnd w:id="128"/>
          <w:r>
            <w:rPr>
              <w:lang w:val="en"/>
            </w:rPr>
            <w:t>0</w:t>
          </w:r>
          <w:r w:rsidR="00B014AB">
            <w:rPr>
              <w:lang w:val="en"/>
            </w:rPr>
            <w:fldChar w:fldCharType="end"/>
          </w:r>
          <w:commentRangeEnd w:id="35"/>
          <w:r w:rsidR="000F5E5B">
            <w:rPr>
              <w:rStyle w:val="Kommentarzeichen"/>
            </w:rPr>
            <w:commentReference w:id="35"/>
          </w:r>
        </w:p>
      </w:sdtContent>
    </w:sdt>
    <w:p w14:paraId="11F31C17" w14:textId="77777777" w:rsidR="00B014AB" w:rsidRPr="00041975" w:rsidRDefault="00B014AB" w:rsidP="00B014AB">
      <w:pPr>
        <w:rPr>
          <w:lang w:val="en"/>
        </w:rPr>
      </w:pPr>
    </w:p>
    <w:sectPr w:rsidR="00B014AB" w:rsidRPr="00041975" w:rsidSect="008255C2">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hristine.nussbaum" w:date="2024-07-16T10:50:00Z" w:initials="c">
    <w:p w14:paraId="66274112" w14:textId="77777777" w:rsidR="007D75AE" w:rsidRDefault="007D75AE" w:rsidP="007D75AE">
      <w:pPr>
        <w:pStyle w:val="Kommentartext"/>
      </w:pPr>
      <w:r>
        <w:rPr>
          <w:rStyle w:val="Kommentarzeichen"/>
        </w:rPr>
        <w:annotationRef/>
      </w:r>
      <w:r>
        <w:t>Postleitzahlen aller Affiliations</w:t>
      </w:r>
    </w:p>
  </w:comment>
  <w:comment w:id="3" w:author="Christine Nussbaum" w:date="2024-06-13T11:44:00Z" w:initials="CN">
    <w:p w14:paraId="54692464" w14:textId="2562F9DA" w:rsidR="00632F41" w:rsidRDefault="00632F41">
      <w:pPr>
        <w:pStyle w:val="Kommentartext"/>
      </w:pPr>
      <w:r>
        <w:rPr>
          <w:rStyle w:val="Kommentarzeichen"/>
        </w:rPr>
        <w:annotationRef/>
      </w:r>
      <w:r>
        <w:t xml:space="preserve">Bin mir bzgl. der geänderten Satzstruktur hier nicht so ganz sicher. Hier wollen wir ja rausarbeiten, warum wir uns das Thema gerade in Bezug auf Stimme anschauen und da ist das hier eines der zentralen Argumente.  </w:t>
      </w:r>
    </w:p>
  </w:comment>
  <w:comment w:id="14" w:author="Stefan Schweinberger" w:date="2024-07-19T21:11:00Z" w:initials="SRS">
    <w:p w14:paraId="07A3CF3F" w14:textId="34B74293" w:rsidR="00F46AE9" w:rsidRDefault="00F46AE9">
      <w:pPr>
        <w:pStyle w:val="Kommentartext"/>
      </w:pPr>
      <w:r>
        <w:rPr>
          <w:rStyle w:val="Kommentarzeichen"/>
        </w:rPr>
        <w:annotationRef/>
      </w:r>
      <w:r>
        <w:t>Hier brauchen wir auch noch (aus PSI)</w:t>
      </w:r>
    </w:p>
    <w:p w14:paraId="48BFD903" w14:textId="0F10AD37" w:rsidR="00F46AE9" w:rsidRPr="00F46AE9" w:rsidRDefault="00F46AE9">
      <w:pPr>
        <w:pStyle w:val="Kommentartext"/>
        <w:rPr>
          <w:lang w:val="en-US"/>
        </w:rPr>
      </w:pPr>
      <w:r w:rsidRPr="00F46AE9">
        <w:rPr>
          <w:rFonts w:ascii="ArialMT" w:eastAsia="Times New Roman" w:hAnsi="ArialMT" w:cs="Times New Roman"/>
          <w:lang w:val="en-US" w:eastAsia="de-DE"/>
        </w:rPr>
        <w:t xml:space="preserve">Lavan, N., Rinke, P., &amp; Scharinger, M. (2024). The time course of person perception from voices in the brain. </w:t>
      </w:r>
      <w:r w:rsidRPr="00F46AE9">
        <w:rPr>
          <w:rFonts w:ascii="ArialMT" w:eastAsia="Times New Roman" w:hAnsi="ArialMT" w:cs="Times New Roman"/>
          <w:i/>
          <w:lang w:val="en-US" w:eastAsia="de-DE"/>
        </w:rPr>
        <w:t>Proceedings of the National Academy of Sciences of the United States of America, 121</w:t>
      </w:r>
      <w:r w:rsidRPr="00F46AE9">
        <w:rPr>
          <w:rFonts w:ascii="ArialMT" w:eastAsia="Times New Roman" w:hAnsi="ArialMT" w:cs="Times New Roman"/>
          <w:lang w:val="en-US" w:eastAsia="de-DE"/>
        </w:rPr>
        <w:t>(26), e2318361121. doi:10.1073/pnas.2318361121</w:t>
      </w:r>
    </w:p>
  </w:comment>
  <w:comment w:id="15" w:author="Stefan Schweinberger" w:date="2024-07-07T12:32:00Z" w:initials="SRS">
    <w:p w14:paraId="033FCC56" w14:textId="77777777" w:rsidR="00632F41" w:rsidRDefault="00632F41" w:rsidP="00BD0FF9">
      <w:pPr>
        <w:pStyle w:val="Kommentartext"/>
      </w:pPr>
      <w:r>
        <w:rPr>
          <w:rStyle w:val="Kommentarzeichen"/>
        </w:rPr>
        <w:annotationRef/>
      </w:r>
      <w:r>
        <w:t>Wir sollten vermutlich alles noch mal vor dem Hintergrund der presubmission enquiry anschauen, und hier empfiehlt sich deepfakes daher vielleicht schon im ersten Absatz kurz zu erwähnen.</w:t>
      </w:r>
    </w:p>
  </w:comment>
  <w:comment w:id="24" w:author="christine.nussbaum" w:date="2024-07-19T17:47:00Z" w:initials="c">
    <w:p w14:paraId="51D5E600" w14:textId="77777777" w:rsidR="004F5F70" w:rsidRPr="00D7205B" w:rsidRDefault="004F5F70" w:rsidP="004F5F70">
      <w:pPr>
        <w:pStyle w:val="Kommentartext"/>
        <w:rPr>
          <w:lang w:val="en-US"/>
        </w:rPr>
      </w:pPr>
      <w:r>
        <w:rPr>
          <w:rStyle w:val="Kommentarzeichen"/>
        </w:rPr>
        <w:annotationRef/>
      </w:r>
      <w:r w:rsidRPr="00D7205B">
        <w:rPr>
          <w:lang w:val="en-US"/>
        </w:rPr>
        <w:t>ToDo Tine: nochmal in die Karikatur-Literatur reinschauen</w:t>
      </w:r>
    </w:p>
  </w:comment>
  <w:comment w:id="25" w:author="christine.nussbaum" w:date="2024-07-19T17:48:00Z" w:initials="c">
    <w:p w14:paraId="748F2049" w14:textId="77777777" w:rsidR="004F5F70" w:rsidRPr="00D94004" w:rsidRDefault="004F5F70" w:rsidP="004F5F70">
      <w:pPr>
        <w:pStyle w:val="Kommentartext"/>
        <w:rPr>
          <w:lang w:val="en-US"/>
        </w:rPr>
      </w:pPr>
      <w:r>
        <w:rPr>
          <w:rStyle w:val="Kommentarzeichen"/>
        </w:rPr>
        <w:annotationRef/>
      </w:r>
      <w:r w:rsidRPr="00D94004">
        <w:rPr>
          <w:lang w:val="en-US"/>
        </w:rPr>
        <w:t>Evtl Whiting</w:t>
      </w:r>
    </w:p>
  </w:comment>
  <w:comment w:id="27" w:author="Stefan Schweinberger" w:date="2024-07-07T13:04:00Z" w:initials="SRS">
    <w:p w14:paraId="3D7A8F0B" w14:textId="77777777" w:rsidR="006424FE" w:rsidRPr="005B36F4" w:rsidRDefault="006424FE" w:rsidP="006424FE">
      <w:pPr>
        <w:pStyle w:val="Kommentartext"/>
        <w:rPr>
          <w:lang w:val="en-US"/>
        </w:rPr>
      </w:pPr>
      <w:r>
        <w:rPr>
          <w:rStyle w:val="Kommentarzeichen"/>
        </w:rPr>
        <w:annotationRef/>
      </w:r>
      <w:r w:rsidRPr="005B36F4">
        <w:rPr>
          <w:lang w:val="en-US"/>
        </w:rPr>
        <w:t>I wo</w:t>
      </w:r>
      <w:r>
        <w:rPr>
          <w:lang w:val="en-US"/>
        </w:rPr>
        <w:t xml:space="preserve">uld put this to the back of this paragraph – otherwise it sounds a bit as if we were only considering authenticity because this came up in ChatGPT – whereas the fact is that we did consider authenticity for conceptual reasons early on </w:t>
      </w:r>
      <w:r w:rsidRPr="005B36F4">
        <w:rPr>
          <mc:AlternateContent>
            <mc:Choice Requires="w16se"/>
            <mc:Fallback>
              <w:rFonts w:ascii="Apple Color Emoji" w:eastAsia="Apple Color Emoji" w:hAnsi="Apple Color Emoji" w:cs="Apple Color Emoji"/>
            </mc:Fallback>
          </mc:AlternateContent>
          <w:lang w:val="en-US"/>
        </w:rPr>
        <mc:AlternateContent>
          <mc:Choice Requires="w16se">
            <w16se:symEx w16se:font="Apple Color Emoji" w16se:char="1F609"/>
          </mc:Choice>
          <mc:Fallback>
            <w:t>😉</w:t>
          </mc:Fallback>
        </mc:AlternateContent>
      </w:r>
    </w:p>
  </w:comment>
  <w:comment w:id="31" w:author="Stefan Schweinberger" w:date="2024-05-07T17:51:00Z" w:initials="SRS">
    <w:p w14:paraId="35B1E245" w14:textId="37061961" w:rsidR="00632F41" w:rsidRDefault="00632F41">
      <w:pPr>
        <w:pStyle w:val="Kommentartext"/>
        <w:rPr>
          <w:lang w:val="en-US"/>
        </w:rPr>
      </w:pPr>
      <w:r>
        <w:rPr>
          <w:rStyle w:val="Kommentarzeichen"/>
        </w:rPr>
        <w:annotationRef/>
      </w:r>
      <w:r w:rsidRPr="00083C4F">
        <w:rPr>
          <w:lang w:val="en-US"/>
        </w:rPr>
        <w:t>Is it really our ambition to propose (again) precisely these question</w:t>
      </w:r>
      <w:r>
        <w:rPr>
          <w:lang w:val="en-US"/>
        </w:rPr>
        <w:t xml:space="preserve">s (which seem a bit boring to my mind). You know that I´m a bit opinionated here – and if you both really think we should explicitly promote the terms specificity/special then expect that I may eventually give in – but for now, I do think we can do better. </w:t>
      </w:r>
    </w:p>
    <w:p w14:paraId="2C89D8E6" w14:textId="77777777" w:rsidR="00632F41" w:rsidRDefault="00632F41">
      <w:pPr>
        <w:pStyle w:val="Kommentartext"/>
        <w:rPr>
          <w:lang w:val="en-US"/>
        </w:rPr>
      </w:pPr>
    </w:p>
    <w:p w14:paraId="073A67F0" w14:textId="3061280E" w:rsidR="00632F41" w:rsidRPr="00083C4F" w:rsidRDefault="00632F41">
      <w:pPr>
        <w:pStyle w:val="Kommentartext"/>
        <w:rPr>
          <w:lang w:val="en-US"/>
        </w:rPr>
      </w:pPr>
      <w:r>
        <w:rPr>
          <w:lang w:val="en-US"/>
        </w:rPr>
        <w:t>Hm. Perhaps it already helps to avoid these unfruitful (in the history of science of higher visual and auditory cognition, and in my opinion, but I can quantify this) terms and come up with a better alternatives. E.g.: What are the fundamental characteristics of human voices? What are the fundamental characteristics of natural voices?</w:t>
      </w:r>
    </w:p>
  </w:comment>
  <w:comment w:id="32" w:author="Christine Nussbaum" w:date="2024-05-08T10:54:00Z" w:initials="CN">
    <w:p w14:paraId="0DC11282" w14:textId="16D9B295" w:rsidR="00632F41" w:rsidRPr="00D7205B" w:rsidRDefault="00632F41">
      <w:pPr>
        <w:pStyle w:val="Kommentartext"/>
      </w:pPr>
      <w:r>
        <w:rPr>
          <w:rStyle w:val="Kommentarzeichen"/>
        </w:rPr>
        <w:annotationRef/>
      </w:r>
      <w:r w:rsidRPr="00D94355">
        <w:rPr>
          <w:lang w:val="en-US"/>
        </w:rPr>
        <w:t xml:space="preserve">I am very open to alternative suggestions. </w:t>
      </w:r>
      <w:r w:rsidRPr="00D94355">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9"/>
          </mc:Choice>
          <mc:Fallback>
            <w:t>😉</w:t>
          </mc:Fallback>
        </mc:AlternateContent>
      </w:r>
    </w:p>
  </w:comment>
  <w:comment w:id="34" w:author="Stefan Schweinberger" w:date="2024-07-19T21:18:00Z" w:initials="SRS">
    <w:p w14:paraId="18380C62" w14:textId="77777777" w:rsidR="00D7205B" w:rsidRDefault="00D7205B" w:rsidP="00D7205B">
      <w:pPr>
        <w:pStyle w:val="Kommentartext"/>
        <w:rPr>
          <w:rFonts w:ascii="ArialMT" w:eastAsia="Times New Roman" w:hAnsi="ArialMT" w:cs="Times New Roman"/>
          <w:lang w:val="en" w:eastAsia="de-DE"/>
        </w:rPr>
      </w:pPr>
      <w:r>
        <w:rPr>
          <w:rStyle w:val="Kommentarzeichen"/>
        </w:rPr>
        <w:annotationRef/>
      </w:r>
      <w:r>
        <w:rPr>
          <w:rFonts w:ascii="ArialMT" w:eastAsia="Times New Roman" w:hAnsi="ArialMT" w:cs="Times New Roman"/>
          <w:lang w:val="en" w:eastAsia="de-DE"/>
        </w:rPr>
        <w:t>Und dabei brauchen wir auch noch (aus PSI) acoustic characteristics of voices that influence both subjective perceptions and voice processing in the brain</w:t>
      </w:r>
    </w:p>
    <w:p w14:paraId="393FCEE3" w14:textId="77777777" w:rsidR="00D7205B" w:rsidRDefault="00D7205B" w:rsidP="00D7205B">
      <w:pPr>
        <w:pStyle w:val="Kommentartext"/>
        <w:rPr>
          <w:rFonts w:ascii="ArialMT" w:eastAsia="Times New Roman" w:hAnsi="ArialMT" w:cs="Times New Roman"/>
          <w:lang w:val="en" w:eastAsia="de-DE"/>
        </w:rPr>
      </w:pPr>
    </w:p>
    <w:p w14:paraId="38A6F16C" w14:textId="77777777" w:rsidR="00D7205B" w:rsidRDefault="00D7205B" w:rsidP="00D7205B">
      <w:pPr>
        <w:pStyle w:val="Kommentartext"/>
        <w:rPr>
          <w:rFonts w:ascii="ArialMT" w:eastAsia="Times New Roman" w:hAnsi="ArialMT" w:cs="Times New Roman"/>
          <w:lang w:eastAsia="de-DE"/>
        </w:rPr>
      </w:pPr>
      <w:r w:rsidRPr="000A3951">
        <w:rPr>
          <w:rFonts w:ascii="ArialMT" w:eastAsia="Times New Roman" w:hAnsi="ArialMT" w:cs="Times New Roman"/>
          <w:lang w:val="en-US" w:eastAsia="de-DE"/>
        </w:rPr>
        <w:t xml:space="preserve">Staib, M., &amp; Frühholz, S. (2021). Cortical voice processing is grounded in elementary sound analyses for vocalization relevant sound patterns. </w:t>
      </w:r>
      <w:r w:rsidRPr="000A3951">
        <w:rPr>
          <w:rFonts w:ascii="ArialMT" w:eastAsia="Times New Roman" w:hAnsi="ArialMT" w:cs="Times New Roman"/>
          <w:i/>
          <w:iCs/>
          <w:lang w:eastAsia="de-DE"/>
        </w:rPr>
        <w:t>Progress in Neurobiology</w:t>
      </w:r>
      <w:r w:rsidRPr="000A3951">
        <w:rPr>
          <w:rFonts w:ascii="ArialMT" w:eastAsia="Times New Roman" w:hAnsi="ArialMT" w:cs="Times New Roman"/>
          <w:lang w:eastAsia="de-DE"/>
        </w:rPr>
        <w:t xml:space="preserve">, </w:t>
      </w:r>
      <w:r w:rsidRPr="000A3951">
        <w:rPr>
          <w:rFonts w:ascii="ArialMT" w:eastAsia="Times New Roman" w:hAnsi="ArialMT" w:cs="Times New Roman"/>
          <w:i/>
          <w:iCs/>
          <w:lang w:eastAsia="de-DE"/>
        </w:rPr>
        <w:t>200</w:t>
      </w:r>
      <w:r w:rsidRPr="000A3951">
        <w:rPr>
          <w:rFonts w:ascii="ArialMT" w:eastAsia="Times New Roman" w:hAnsi="ArialMT" w:cs="Times New Roman"/>
          <w:lang w:eastAsia="de-DE"/>
        </w:rPr>
        <w:t>, 101982.</w:t>
      </w:r>
    </w:p>
    <w:p w14:paraId="65C16518" w14:textId="77777777" w:rsidR="0029535F" w:rsidRDefault="0029535F" w:rsidP="00D7205B">
      <w:pPr>
        <w:pStyle w:val="Kommentartext"/>
        <w:rPr>
          <w:rFonts w:ascii="ArialMT" w:eastAsia="Times New Roman" w:hAnsi="ArialMT" w:cs="Times New Roman"/>
          <w:lang w:eastAsia="de-DE"/>
        </w:rPr>
      </w:pPr>
    </w:p>
    <w:p w14:paraId="6715B1C6" w14:textId="07BB096F" w:rsidR="0029535F" w:rsidRPr="0029535F" w:rsidRDefault="0029535F" w:rsidP="00D7205B">
      <w:pPr>
        <w:pStyle w:val="Kommentartext"/>
      </w:pPr>
      <w:r>
        <w:rPr>
          <w:rFonts w:ascii="ArialMT" w:eastAsia="Times New Roman" w:hAnsi="ArialMT" w:cs="Times New Roman"/>
          <w:lang w:eastAsia="de-DE"/>
        </w:rPr>
        <w:t>Oder vielleichz brauchen wir auch dieses nicht, weil es sich nicht so gut einfügt?</w:t>
      </w:r>
    </w:p>
  </w:comment>
  <w:comment w:id="35" w:author="Stefan Schweinberger" w:date="2024-07-19T23:41:00Z" w:initials="SRS">
    <w:p w14:paraId="2E5C3DF6" w14:textId="7D36070D" w:rsidR="000F5E5B" w:rsidRDefault="000F5E5B">
      <w:pPr>
        <w:pStyle w:val="Kommentartext"/>
        <w:rPr>
          <w:lang w:val="en-US"/>
        </w:rPr>
      </w:pPr>
      <w:r>
        <w:rPr>
          <w:rStyle w:val="Kommentarzeichen"/>
        </w:rPr>
        <w:annotationRef/>
      </w:r>
      <w:r>
        <w:rPr>
          <w:lang w:val="en-US"/>
        </w:rPr>
        <w:t>Many issues in reference formatting to be solved:</w:t>
      </w:r>
    </w:p>
    <w:p w14:paraId="365CAFFE" w14:textId="47875888" w:rsidR="000F5E5B" w:rsidRPr="000F5E5B" w:rsidRDefault="000F5E5B">
      <w:pPr>
        <w:pStyle w:val="Kommentartext"/>
        <w:rPr>
          <w:lang w:val="en-US"/>
        </w:rPr>
      </w:pPr>
      <w:r w:rsidRPr="000F5E5B">
        <w:rPr>
          <w:lang w:val="en-US"/>
        </w:rPr>
        <w:t>-</w:t>
      </w:r>
      <w:r>
        <w:rPr>
          <w:lang w:val="en-US"/>
        </w:rPr>
        <w:t xml:space="preserve"> </w:t>
      </w:r>
      <w:r w:rsidRPr="000F5E5B">
        <w:rPr>
          <w:lang w:val="en-US"/>
        </w:rPr>
        <w:t>Complete Reference for van der Linden</w:t>
      </w:r>
    </w:p>
    <w:p w14:paraId="6A85ADBC" w14:textId="77777777" w:rsidR="000F5E5B" w:rsidRDefault="000F5E5B">
      <w:pPr>
        <w:pStyle w:val="Kommentartext"/>
        <w:rPr>
          <w:lang w:val="en"/>
        </w:rPr>
      </w:pPr>
      <w:r>
        <w:rPr>
          <w:lang w:val="en-US"/>
        </w:rPr>
        <w:t xml:space="preserve">- </w:t>
      </w:r>
      <w:r w:rsidRPr="000F5E5B">
        <w:rPr>
          <w:lang w:val="en-US"/>
        </w:rPr>
        <w:t xml:space="preserve">Change </w:t>
      </w:r>
      <w:r>
        <w:rPr>
          <w:lang w:val="en"/>
        </w:rPr>
        <w:t>Cortex; a journal devoted to the study of the nervous system and behavior to: Cortex</w:t>
      </w:r>
    </w:p>
    <w:p w14:paraId="5C370346" w14:textId="0F6EA3AA" w:rsidR="000F5E5B" w:rsidRPr="000F5E5B" w:rsidRDefault="000F5E5B">
      <w:pPr>
        <w:pStyle w:val="Kommentartext"/>
        <w:rPr>
          <w:lang w:val="en-US"/>
        </w:rPr>
      </w:pPr>
      <w:r>
        <w:rPr>
          <w:lang w:val="en"/>
        </w:rPr>
        <w:t>- Make JSLHR references consist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6274112" w15:done="0"/>
  <w15:commentEx w15:paraId="54692464" w15:done="0"/>
  <w15:commentEx w15:paraId="48BFD903" w15:done="0"/>
  <w15:commentEx w15:paraId="033FCC56" w15:done="0"/>
  <w15:commentEx w15:paraId="51D5E600" w15:done="0"/>
  <w15:commentEx w15:paraId="748F2049" w15:paraIdParent="51D5E600" w15:done="0"/>
  <w15:commentEx w15:paraId="3D7A8F0B" w15:done="1"/>
  <w15:commentEx w15:paraId="073A67F0" w15:done="0"/>
  <w15:commentEx w15:paraId="0DC11282" w15:paraIdParent="073A67F0" w15:done="0"/>
  <w15:commentEx w15:paraId="6715B1C6" w15:done="0"/>
  <w15:commentEx w15:paraId="5C3703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1C611CF" w16cex:dateUtc="2024-07-16T08:50:00Z"/>
  <w16cex:commentExtensible w16cex:durableId="0E6B091C" w16cex:dateUtc="2024-07-19T19:11:00Z"/>
  <w16cex:commentExtensible w16cex:durableId="69BE2AB3" w16cex:dateUtc="2024-07-07T11:32:00Z"/>
  <w16cex:commentExtensible w16cex:durableId="36ABE8C6" w16cex:dateUtc="2024-07-19T15:47:00Z"/>
  <w16cex:commentExtensible w16cex:durableId="7B6497EE" w16cex:dateUtc="2024-07-19T15:48:00Z"/>
  <w16cex:commentExtensible w16cex:durableId="179D5146" w16cex:dateUtc="2024-07-07T12:04:00Z"/>
  <w16cex:commentExtensible w16cex:durableId="4331D324" w16cex:dateUtc="2024-05-07T15:51:00Z"/>
  <w16cex:commentExtensible w16cex:durableId="06C34A95" w16cex:dateUtc="2024-07-19T19:18:00Z"/>
  <w16cex:commentExtensible w16cex:durableId="2F3E64F0" w16cex:dateUtc="2024-07-19T2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6274112" w16cid:durableId="01C611CF"/>
  <w16cid:commentId w16cid:paraId="54692464" w16cid:durableId="2A155A34"/>
  <w16cid:commentId w16cid:paraId="48BFD903" w16cid:durableId="0E6B091C"/>
  <w16cid:commentId w16cid:paraId="033FCC56" w16cid:durableId="69BE2AB3"/>
  <w16cid:commentId w16cid:paraId="51D5E600" w16cid:durableId="36ABE8C6"/>
  <w16cid:commentId w16cid:paraId="748F2049" w16cid:durableId="7B6497EE"/>
  <w16cid:commentId w16cid:paraId="3D7A8F0B" w16cid:durableId="179D5146"/>
  <w16cid:commentId w16cid:paraId="073A67F0" w16cid:durableId="4331D324"/>
  <w16cid:commentId w16cid:paraId="0DC11282" w16cid:durableId="29E5D881"/>
  <w16cid:commentId w16cid:paraId="6715B1C6" w16cid:durableId="06C34A95"/>
  <w16cid:commentId w16cid:paraId="5C370346" w16cid:durableId="2F3E64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38F5D9" w14:textId="77777777" w:rsidR="004974EE" w:rsidRDefault="004974EE" w:rsidP="00353624">
      <w:pPr>
        <w:spacing w:after="0" w:line="240" w:lineRule="auto"/>
      </w:pPr>
      <w:r>
        <w:separator/>
      </w:r>
    </w:p>
  </w:endnote>
  <w:endnote w:type="continuationSeparator" w:id="0">
    <w:p w14:paraId="335DC721" w14:textId="77777777" w:rsidR="004974EE" w:rsidRDefault="004974EE"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00"/>
    <w:family w:val="auto"/>
    <w:notTrueType/>
    <w:pitch w:val="default"/>
    <w:sig w:usb0="00000003" w:usb1="00000000" w:usb2="00000000" w:usb3="00000000" w:csb0="00000001" w:csb1="00000000"/>
  </w:font>
  <w:font w:name="Apple Color Emoji">
    <w:charset w:val="00"/>
    <w:family w:val="auto"/>
    <w:pitch w:val="variable"/>
    <w:sig w:usb0="00000003" w:usb1="18000000" w:usb2="1400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9A1DC3" w14:textId="77777777" w:rsidR="00632F41" w:rsidRDefault="00632F4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317909"/>
      <w:docPartObj>
        <w:docPartGallery w:val="Page Numbers (Bottom of Page)"/>
        <w:docPartUnique/>
      </w:docPartObj>
    </w:sdtPr>
    <w:sdtContent>
      <w:p w14:paraId="0449A416" w14:textId="603EC905" w:rsidR="008255C2" w:rsidRDefault="008255C2">
        <w:pPr>
          <w:pStyle w:val="Fuzeile"/>
          <w:jc w:val="center"/>
        </w:pPr>
        <w:r>
          <w:fldChar w:fldCharType="begin"/>
        </w:r>
        <w:r>
          <w:instrText>PAGE   \* MERGEFORMAT</w:instrText>
        </w:r>
        <w:r>
          <w:fldChar w:fldCharType="separate"/>
        </w:r>
        <w:r>
          <w:t>2</w:t>
        </w:r>
        <w:r>
          <w:fldChar w:fldCharType="end"/>
        </w:r>
      </w:p>
    </w:sdtContent>
  </w:sdt>
  <w:p w14:paraId="003F88F3" w14:textId="77777777" w:rsidR="00632F41" w:rsidRDefault="00632F4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AE8933" w14:textId="77777777" w:rsidR="00632F41" w:rsidRDefault="00632F41">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0497FE1" w14:textId="77777777" w:rsidR="004974EE" w:rsidRDefault="004974EE" w:rsidP="00353624">
      <w:pPr>
        <w:spacing w:after="0" w:line="240" w:lineRule="auto"/>
      </w:pPr>
      <w:r>
        <w:separator/>
      </w:r>
    </w:p>
  </w:footnote>
  <w:footnote w:type="continuationSeparator" w:id="0">
    <w:p w14:paraId="3DCCD453" w14:textId="77777777" w:rsidR="004974EE" w:rsidRDefault="004974EE"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1609E3" w14:textId="77777777" w:rsidR="00632F41" w:rsidRDefault="00632F4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29FBA1" w14:textId="2EFDA487" w:rsidR="008255C2" w:rsidRPr="008255C2" w:rsidRDefault="008255C2" w:rsidP="008255C2">
    <w:pPr>
      <w:pStyle w:val="Kopfzeile"/>
      <w:jc w:val="center"/>
      <w:rPr>
        <w:lang w:val="en-US"/>
      </w:rPr>
    </w:pPr>
    <w:r w:rsidRPr="008255C2">
      <w:rPr>
        <w:lang w:val="en-US"/>
      </w:rPr>
      <w:t>Running head: Understanding Voice N</w:t>
    </w:r>
    <w:r>
      <w:rPr>
        <w:lang w:val="en-US"/>
      </w:rPr>
      <w:t>aturalness</w:t>
    </w:r>
  </w:p>
  <w:p w14:paraId="62FF4DC1" w14:textId="77777777" w:rsidR="00632F41" w:rsidRPr="008255C2" w:rsidRDefault="00632F41">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763951" w14:textId="77777777" w:rsidR="00632F41" w:rsidRDefault="00632F41">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651832132">
    <w:abstractNumId w:val="11"/>
  </w:num>
  <w:num w:numId="2" w16cid:durableId="1800952531">
    <w:abstractNumId w:val="8"/>
  </w:num>
  <w:num w:numId="3" w16cid:durableId="607322995">
    <w:abstractNumId w:val="6"/>
  </w:num>
  <w:num w:numId="4" w16cid:durableId="831262803">
    <w:abstractNumId w:val="9"/>
  </w:num>
  <w:num w:numId="5" w16cid:durableId="1840348461">
    <w:abstractNumId w:val="3"/>
  </w:num>
  <w:num w:numId="6" w16cid:durableId="1994066187">
    <w:abstractNumId w:val="13"/>
  </w:num>
  <w:num w:numId="7" w16cid:durableId="1482312081">
    <w:abstractNumId w:val="1"/>
  </w:num>
  <w:num w:numId="8" w16cid:durableId="1433238627">
    <w:abstractNumId w:val="0"/>
  </w:num>
  <w:num w:numId="9" w16cid:durableId="1017537176">
    <w:abstractNumId w:val="7"/>
  </w:num>
  <w:num w:numId="10" w16cid:durableId="359625205">
    <w:abstractNumId w:val="12"/>
  </w:num>
  <w:num w:numId="11" w16cid:durableId="1078016626">
    <w:abstractNumId w:val="5"/>
  </w:num>
  <w:num w:numId="12" w16cid:durableId="1756975950">
    <w:abstractNumId w:val="4"/>
  </w:num>
  <w:num w:numId="13" w16cid:durableId="127288896">
    <w:abstractNumId w:val="10"/>
  </w:num>
  <w:num w:numId="14" w16cid:durableId="9267064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ne.nussbaum">
    <w15:presenceInfo w15:providerId="AD" w15:userId="S::christine.nussbaum@uni-jena.de::94e65631-3463-4783-acd6-cf4969c56d12"/>
  </w15:person>
  <w15:person w15:author="Stefan Schweinberger">
    <w15:presenceInfo w15:providerId="None" w15:userId="Stefan Schweinberger"/>
  </w15:person>
  <w15:person w15:author="Christine Nussbaum">
    <w15:presenceInfo w15:providerId="None" w15:userId="Christine Nussba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2FB6"/>
    <w:rsid w:val="00037F39"/>
    <w:rsid w:val="00041975"/>
    <w:rsid w:val="000468FB"/>
    <w:rsid w:val="00061716"/>
    <w:rsid w:val="00063B16"/>
    <w:rsid w:val="00070D52"/>
    <w:rsid w:val="00070DE1"/>
    <w:rsid w:val="00073465"/>
    <w:rsid w:val="00074FE8"/>
    <w:rsid w:val="00082093"/>
    <w:rsid w:val="00083C4F"/>
    <w:rsid w:val="00084405"/>
    <w:rsid w:val="00085DD3"/>
    <w:rsid w:val="00093076"/>
    <w:rsid w:val="00094F39"/>
    <w:rsid w:val="00095C1C"/>
    <w:rsid w:val="000A3824"/>
    <w:rsid w:val="000B67B8"/>
    <w:rsid w:val="000C2393"/>
    <w:rsid w:val="000C3818"/>
    <w:rsid w:val="000C544A"/>
    <w:rsid w:val="000D2C22"/>
    <w:rsid w:val="000D3015"/>
    <w:rsid w:val="000E1E1B"/>
    <w:rsid w:val="000E43D1"/>
    <w:rsid w:val="000F5E5B"/>
    <w:rsid w:val="0011142C"/>
    <w:rsid w:val="001146EC"/>
    <w:rsid w:val="00121B2E"/>
    <w:rsid w:val="0012222C"/>
    <w:rsid w:val="00123A29"/>
    <w:rsid w:val="00135DCF"/>
    <w:rsid w:val="001463E1"/>
    <w:rsid w:val="00155195"/>
    <w:rsid w:val="00157328"/>
    <w:rsid w:val="00173323"/>
    <w:rsid w:val="00173D2E"/>
    <w:rsid w:val="00177F43"/>
    <w:rsid w:val="00183DBC"/>
    <w:rsid w:val="001861F8"/>
    <w:rsid w:val="00187908"/>
    <w:rsid w:val="00194F2B"/>
    <w:rsid w:val="001A2F18"/>
    <w:rsid w:val="001A6490"/>
    <w:rsid w:val="001A64B7"/>
    <w:rsid w:val="001B022B"/>
    <w:rsid w:val="001B5811"/>
    <w:rsid w:val="001B7A30"/>
    <w:rsid w:val="001C0B8D"/>
    <w:rsid w:val="001C3155"/>
    <w:rsid w:val="001C3A8E"/>
    <w:rsid w:val="001C6A63"/>
    <w:rsid w:val="001D0CB0"/>
    <w:rsid w:val="001D0D74"/>
    <w:rsid w:val="001D3C78"/>
    <w:rsid w:val="001D3F41"/>
    <w:rsid w:val="001E0BA8"/>
    <w:rsid w:val="001E6C9F"/>
    <w:rsid w:val="001F299C"/>
    <w:rsid w:val="001F3518"/>
    <w:rsid w:val="001F532E"/>
    <w:rsid w:val="001F6815"/>
    <w:rsid w:val="00206B41"/>
    <w:rsid w:val="00213B0F"/>
    <w:rsid w:val="002150AF"/>
    <w:rsid w:val="0021687F"/>
    <w:rsid w:val="00223620"/>
    <w:rsid w:val="00235ABB"/>
    <w:rsid w:val="0023780B"/>
    <w:rsid w:val="0024244C"/>
    <w:rsid w:val="002426E6"/>
    <w:rsid w:val="0026080A"/>
    <w:rsid w:val="00265AEB"/>
    <w:rsid w:val="0028476D"/>
    <w:rsid w:val="0029535F"/>
    <w:rsid w:val="002A06B9"/>
    <w:rsid w:val="002A35F7"/>
    <w:rsid w:val="002B52AE"/>
    <w:rsid w:val="002C574A"/>
    <w:rsid w:val="002D3EB3"/>
    <w:rsid w:val="002D6C92"/>
    <w:rsid w:val="002E044F"/>
    <w:rsid w:val="002E1408"/>
    <w:rsid w:val="002F1B24"/>
    <w:rsid w:val="002F444A"/>
    <w:rsid w:val="00300A15"/>
    <w:rsid w:val="00302388"/>
    <w:rsid w:val="00311198"/>
    <w:rsid w:val="00311440"/>
    <w:rsid w:val="003328F6"/>
    <w:rsid w:val="00335405"/>
    <w:rsid w:val="003359DA"/>
    <w:rsid w:val="00340FEF"/>
    <w:rsid w:val="00345179"/>
    <w:rsid w:val="0034699D"/>
    <w:rsid w:val="00347CBF"/>
    <w:rsid w:val="0035017E"/>
    <w:rsid w:val="00353624"/>
    <w:rsid w:val="0036286C"/>
    <w:rsid w:val="00366DDC"/>
    <w:rsid w:val="0037048C"/>
    <w:rsid w:val="0039400B"/>
    <w:rsid w:val="00396F35"/>
    <w:rsid w:val="003A3148"/>
    <w:rsid w:val="003B687A"/>
    <w:rsid w:val="003D1E93"/>
    <w:rsid w:val="003D3321"/>
    <w:rsid w:val="003E2D28"/>
    <w:rsid w:val="003E61B4"/>
    <w:rsid w:val="0040683C"/>
    <w:rsid w:val="0041290D"/>
    <w:rsid w:val="0041749E"/>
    <w:rsid w:val="004210B1"/>
    <w:rsid w:val="00421B0B"/>
    <w:rsid w:val="004258F3"/>
    <w:rsid w:val="00426A0C"/>
    <w:rsid w:val="004313C7"/>
    <w:rsid w:val="00435D50"/>
    <w:rsid w:val="00455BC5"/>
    <w:rsid w:val="00455EAF"/>
    <w:rsid w:val="0046095C"/>
    <w:rsid w:val="00466801"/>
    <w:rsid w:val="004742EB"/>
    <w:rsid w:val="0048384E"/>
    <w:rsid w:val="00483985"/>
    <w:rsid w:val="00483E8E"/>
    <w:rsid w:val="004867E0"/>
    <w:rsid w:val="0049339E"/>
    <w:rsid w:val="004942D0"/>
    <w:rsid w:val="00495542"/>
    <w:rsid w:val="004974EE"/>
    <w:rsid w:val="004976B6"/>
    <w:rsid w:val="004A1755"/>
    <w:rsid w:val="004A2906"/>
    <w:rsid w:val="004A2FDC"/>
    <w:rsid w:val="004A470F"/>
    <w:rsid w:val="004A5A69"/>
    <w:rsid w:val="004B4D43"/>
    <w:rsid w:val="004C273C"/>
    <w:rsid w:val="004C5F92"/>
    <w:rsid w:val="004E074C"/>
    <w:rsid w:val="004F3E20"/>
    <w:rsid w:val="004F5F70"/>
    <w:rsid w:val="00500628"/>
    <w:rsid w:val="005028B4"/>
    <w:rsid w:val="00505D57"/>
    <w:rsid w:val="00535AEF"/>
    <w:rsid w:val="00536DA1"/>
    <w:rsid w:val="00540E45"/>
    <w:rsid w:val="00540EA3"/>
    <w:rsid w:val="00544374"/>
    <w:rsid w:val="00570F96"/>
    <w:rsid w:val="0057287E"/>
    <w:rsid w:val="00576C9A"/>
    <w:rsid w:val="005841EC"/>
    <w:rsid w:val="0058483B"/>
    <w:rsid w:val="0058543C"/>
    <w:rsid w:val="005867D7"/>
    <w:rsid w:val="005873C7"/>
    <w:rsid w:val="00597C0D"/>
    <w:rsid w:val="005A72AA"/>
    <w:rsid w:val="005B337E"/>
    <w:rsid w:val="005B7151"/>
    <w:rsid w:val="005C69CD"/>
    <w:rsid w:val="005C6A43"/>
    <w:rsid w:val="005E0F61"/>
    <w:rsid w:val="005E5112"/>
    <w:rsid w:val="005E655E"/>
    <w:rsid w:val="005F4446"/>
    <w:rsid w:val="005F6EF6"/>
    <w:rsid w:val="00601BED"/>
    <w:rsid w:val="00603E19"/>
    <w:rsid w:val="006049B7"/>
    <w:rsid w:val="0062078F"/>
    <w:rsid w:val="0062610A"/>
    <w:rsid w:val="006307E0"/>
    <w:rsid w:val="00632F41"/>
    <w:rsid w:val="00633F4A"/>
    <w:rsid w:val="006424FE"/>
    <w:rsid w:val="00654432"/>
    <w:rsid w:val="0065498F"/>
    <w:rsid w:val="00671456"/>
    <w:rsid w:val="00671BA2"/>
    <w:rsid w:val="00680D80"/>
    <w:rsid w:val="00684059"/>
    <w:rsid w:val="00692A2C"/>
    <w:rsid w:val="006948C4"/>
    <w:rsid w:val="00695B1D"/>
    <w:rsid w:val="00696416"/>
    <w:rsid w:val="006A3795"/>
    <w:rsid w:val="006B2EB7"/>
    <w:rsid w:val="006B3FA1"/>
    <w:rsid w:val="006C4186"/>
    <w:rsid w:val="006E0845"/>
    <w:rsid w:val="006F12C8"/>
    <w:rsid w:val="00700CFB"/>
    <w:rsid w:val="0070164F"/>
    <w:rsid w:val="00701727"/>
    <w:rsid w:val="00704AA6"/>
    <w:rsid w:val="00716FB2"/>
    <w:rsid w:val="0073364D"/>
    <w:rsid w:val="00763504"/>
    <w:rsid w:val="007713EC"/>
    <w:rsid w:val="007749AE"/>
    <w:rsid w:val="00783AF1"/>
    <w:rsid w:val="00786C7C"/>
    <w:rsid w:val="00791859"/>
    <w:rsid w:val="007A78EF"/>
    <w:rsid w:val="007B21CF"/>
    <w:rsid w:val="007B38EC"/>
    <w:rsid w:val="007D11CD"/>
    <w:rsid w:val="007D2225"/>
    <w:rsid w:val="007D5C69"/>
    <w:rsid w:val="007D75AE"/>
    <w:rsid w:val="007E090A"/>
    <w:rsid w:val="007E3481"/>
    <w:rsid w:val="007F138B"/>
    <w:rsid w:val="007F6E01"/>
    <w:rsid w:val="00810C4D"/>
    <w:rsid w:val="00822483"/>
    <w:rsid w:val="008255BD"/>
    <w:rsid w:val="008255C2"/>
    <w:rsid w:val="0082663D"/>
    <w:rsid w:val="00831DF3"/>
    <w:rsid w:val="00847DC1"/>
    <w:rsid w:val="0086290E"/>
    <w:rsid w:val="0087677E"/>
    <w:rsid w:val="00876F79"/>
    <w:rsid w:val="00882493"/>
    <w:rsid w:val="008832B1"/>
    <w:rsid w:val="00883505"/>
    <w:rsid w:val="0088537C"/>
    <w:rsid w:val="008A6B92"/>
    <w:rsid w:val="008B4471"/>
    <w:rsid w:val="008B5242"/>
    <w:rsid w:val="008C2E8F"/>
    <w:rsid w:val="008D1317"/>
    <w:rsid w:val="008E2FE6"/>
    <w:rsid w:val="008F0296"/>
    <w:rsid w:val="008F2E4D"/>
    <w:rsid w:val="008F6DA6"/>
    <w:rsid w:val="00903703"/>
    <w:rsid w:val="009073C7"/>
    <w:rsid w:val="00910521"/>
    <w:rsid w:val="00920B34"/>
    <w:rsid w:val="0093311A"/>
    <w:rsid w:val="00944805"/>
    <w:rsid w:val="009603C6"/>
    <w:rsid w:val="00973E11"/>
    <w:rsid w:val="0098210D"/>
    <w:rsid w:val="0098387A"/>
    <w:rsid w:val="00987DE8"/>
    <w:rsid w:val="009A28E2"/>
    <w:rsid w:val="009A6D9E"/>
    <w:rsid w:val="009C71D2"/>
    <w:rsid w:val="009E0962"/>
    <w:rsid w:val="009E2AB9"/>
    <w:rsid w:val="009E5870"/>
    <w:rsid w:val="009E58AB"/>
    <w:rsid w:val="009F02C4"/>
    <w:rsid w:val="009F18D6"/>
    <w:rsid w:val="00A017E1"/>
    <w:rsid w:val="00A0435C"/>
    <w:rsid w:val="00A1207D"/>
    <w:rsid w:val="00A1269A"/>
    <w:rsid w:val="00A137C1"/>
    <w:rsid w:val="00A3050E"/>
    <w:rsid w:val="00A37DC7"/>
    <w:rsid w:val="00A42BBE"/>
    <w:rsid w:val="00A51877"/>
    <w:rsid w:val="00A669E8"/>
    <w:rsid w:val="00A73AF3"/>
    <w:rsid w:val="00A74F68"/>
    <w:rsid w:val="00A7608F"/>
    <w:rsid w:val="00AA013B"/>
    <w:rsid w:val="00AA766C"/>
    <w:rsid w:val="00AB04B8"/>
    <w:rsid w:val="00AB64FC"/>
    <w:rsid w:val="00AC001E"/>
    <w:rsid w:val="00AC5A01"/>
    <w:rsid w:val="00AC6F22"/>
    <w:rsid w:val="00AD0A1C"/>
    <w:rsid w:val="00AE3B4C"/>
    <w:rsid w:val="00AE5DA6"/>
    <w:rsid w:val="00AF0E10"/>
    <w:rsid w:val="00AF7C68"/>
    <w:rsid w:val="00B014AB"/>
    <w:rsid w:val="00B02B59"/>
    <w:rsid w:val="00B04FF0"/>
    <w:rsid w:val="00B0730A"/>
    <w:rsid w:val="00B31EE2"/>
    <w:rsid w:val="00B35167"/>
    <w:rsid w:val="00B35D0C"/>
    <w:rsid w:val="00B53B58"/>
    <w:rsid w:val="00B54716"/>
    <w:rsid w:val="00B61E66"/>
    <w:rsid w:val="00B649B0"/>
    <w:rsid w:val="00B662E7"/>
    <w:rsid w:val="00B81370"/>
    <w:rsid w:val="00B90DAD"/>
    <w:rsid w:val="00B95EC8"/>
    <w:rsid w:val="00BB0189"/>
    <w:rsid w:val="00BB523A"/>
    <w:rsid w:val="00BC6468"/>
    <w:rsid w:val="00BD0FF9"/>
    <w:rsid w:val="00BD527A"/>
    <w:rsid w:val="00BD5E03"/>
    <w:rsid w:val="00BF321F"/>
    <w:rsid w:val="00BF71D0"/>
    <w:rsid w:val="00C06192"/>
    <w:rsid w:val="00C16B93"/>
    <w:rsid w:val="00C22065"/>
    <w:rsid w:val="00C23B54"/>
    <w:rsid w:val="00C34691"/>
    <w:rsid w:val="00C35BE0"/>
    <w:rsid w:val="00C35DFD"/>
    <w:rsid w:val="00C43D54"/>
    <w:rsid w:val="00C46164"/>
    <w:rsid w:val="00C466D3"/>
    <w:rsid w:val="00C530F5"/>
    <w:rsid w:val="00C6055C"/>
    <w:rsid w:val="00C64A2C"/>
    <w:rsid w:val="00C710E3"/>
    <w:rsid w:val="00C81D8A"/>
    <w:rsid w:val="00C96E2A"/>
    <w:rsid w:val="00CB0D44"/>
    <w:rsid w:val="00CB2682"/>
    <w:rsid w:val="00CB7440"/>
    <w:rsid w:val="00CC6799"/>
    <w:rsid w:val="00CE1C58"/>
    <w:rsid w:val="00CE4FC4"/>
    <w:rsid w:val="00CE70DA"/>
    <w:rsid w:val="00CF2D15"/>
    <w:rsid w:val="00CF523A"/>
    <w:rsid w:val="00CF56FE"/>
    <w:rsid w:val="00CF61EC"/>
    <w:rsid w:val="00D10E0E"/>
    <w:rsid w:val="00D114BD"/>
    <w:rsid w:val="00D207F0"/>
    <w:rsid w:val="00D21553"/>
    <w:rsid w:val="00D2703A"/>
    <w:rsid w:val="00D33462"/>
    <w:rsid w:val="00D35D00"/>
    <w:rsid w:val="00D439EB"/>
    <w:rsid w:val="00D5483F"/>
    <w:rsid w:val="00D60DC6"/>
    <w:rsid w:val="00D63816"/>
    <w:rsid w:val="00D667F8"/>
    <w:rsid w:val="00D66F73"/>
    <w:rsid w:val="00D7205B"/>
    <w:rsid w:val="00D73D6F"/>
    <w:rsid w:val="00D743C8"/>
    <w:rsid w:val="00D820EE"/>
    <w:rsid w:val="00D833C6"/>
    <w:rsid w:val="00D833D8"/>
    <w:rsid w:val="00D94004"/>
    <w:rsid w:val="00D94355"/>
    <w:rsid w:val="00DA29E9"/>
    <w:rsid w:val="00DA2D62"/>
    <w:rsid w:val="00DA3458"/>
    <w:rsid w:val="00DB0EBC"/>
    <w:rsid w:val="00DB0F2D"/>
    <w:rsid w:val="00DB46E0"/>
    <w:rsid w:val="00DB4D26"/>
    <w:rsid w:val="00DC047B"/>
    <w:rsid w:val="00DD2DDD"/>
    <w:rsid w:val="00DF72BD"/>
    <w:rsid w:val="00E06C47"/>
    <w:rsid w:val="00E127AD"/>
    <w:rsid w:val="00E14549"/>
    <w:rsid w:val="00E17059"/>
    <w:rsid w:val="00E238F4"/>
    <w:rsid w:val="00E42BC8"/>
    <w:rsid w:val="00E620BA"/>
    <w:rsid w:val="00E63E52"/>
    <w:rsid w:val="00E659E4"/>
    <w:rsid w:val="00E676B3"/>
    <w:rsid w:val="00E76077"/>
    <w:rsid w:val="00E76F70"/>
    <w:rsid w:val="00E8339F"/>
    <w:rsid w:val="00E87D16"/>
    <w:rsid w:val="00EB3DF4"/>
    <w:rsid w:val="00EB6448"/>
    <w:rsid w:val="00EB6A07"/>
    <w:rsid w:val="00EC2C75"/>
    <w:rsid w:val="00ED5ABF"/>
    <w:rsid w:val="00EE6ADB"/>
    <w:rsid w:val="00EF0791"/>
    <w:rsid w:val="00F06D4C"/>
    <w:rsid w:val="00F06F8B"/>
    <w:rsid w:val="00F216BC"/>
    <w:rsid w:val="00F2662A"/>
    <w:rsid w:val="00F27A80"/>
    <w:rsid w:val="00F35C66"/>
    <w:rsid w:val="00F465C1"/>
    <w:rsid w:val="00F46AE9"/>
    <w:rsid w:val="00F5336F"/>
    <w:rsid w:val="00F61678"/>
    <w:rsid w:val="00F719E9"/>
    <w:rsid w:val="00F76B74"/>
    <w:rsid w:val="00F77B02"/>
    <w:rsid w:val="00F85206"/>
    <w:rsid w:val="00F858EE"/>
    <w:rsid w:val="00F9376C"/>
    <w:rsid w:val="00F9691C"/>
    <w:rsid w:val="00FA7BEC"/>
    <w:rsid w:val="00FB76F4"/>
    <w:rsid w:val="00FC0944"/>
    <w:rsid w:val="00FC1778"/>
    <w:rsid w:val="00FC2595"/>
    <w:rsid w:val="00FC65F0"/>
    <w:rsid w:val="00FD069E"/>
    <w:rsid w:val="00FD4DD7"/>
    <w:rsid w:val="00FD7E8A"/>
    <w:rsid w:val="00FE65D1"/>
    <w:rsid w:val="00FF369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chatgpt.com/?oai" TargetMode="External"/><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3.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135CBBEE11814A38A14C071AE769B490"/>
        <w:category>
          <w:name w:val="Allgemein"/>
          <w:gallery w:val="placeholder"/>
        </w:category>
        <w:types>
          <w:type w:val="bbPlcHdr"/>
        </w:types>
        <w:behaviors>
          <w:behavior w:val="content"/>
        </w:behaviors>
        <w:guid w:val="{EE425553-45A2-42DD-A2F8-7D1C5C829DC0}"/>
      </w:docPartPr>
      <w:docPartBody>
        <w:p w:rsidR="00D33C3E" w:rsidRDefault="001D7C87" w:rsidP="001D7C87">
          <w:pPr>
            <w:pStyle w:val="135CBBEE11814A38A14C071AE769B490"/>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00"/>
    <w:family w:val="auto"/>
    <w:notTrueType/>
    <w:pitch w:val="default"/>
    <w:sig w:usb0="00000003" w:usb1="00000000" w:usb2="00000000" w:usb3="00000000" w:csb0="00000001" w:csb1="00000000"/>
  </w:font>
  <w:font w:name="Apple Color Emoji">
    <w:charset w:val="00"/>
    <w:family w:val="auto"/>
    <w:pitch w:val="variable"/>
    <w:sig w:usb0="00000003" w:usb1="18000000" w:usb2="14000000" w:usb3="00000000" w:csb0="00000001" w:csb1="00000000"/>
  </w:font>
  <w:font w:name="Segoe UI Emoji">
    <w:panose1 w:val="020B0502040204020203"/>
    <w:charset w:val="00"/>
    <w:family w:val="swiss"/>
    <w:pitch w:val="variable"/>
    <w:sig w:usb0="00000003" w:usb1="02000000" w:usb2="08000000" w:usb3="00000000" w:csb0="00000001"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135DCF"/>
    <w:rsid w:val="00163A62"/>
    <w:rsid w:val="00186FD8"/>
    <w:rsid w:val="001D7C87"/>
    <w:rsid w:val="002426E6"/>
    <w:rsid w:val="00256765"/>
    <w:rsid w:val="00287CAB"/>
    <w:rsid w:val="003117D3"/>
    <w:rsid w:val="00381436"/>
    <w:rsid w:val="003E2D28"/>
    <w:rsid w:val="0041290D"/>
    <w:rsid w:val="00475846"/>
    <w:rsid w:val="00582059"/>
    <w:rsid w:val="006B3FA1"/>
    <w:rsid w:val="006F058E"/>
    <w:rsid w:val="006F4F0E"/>
    <w:rsid w:val="00763504"/>
    <w:rsid w:val="0076783D"/>
    <w:rsid w:val="007878E1"/>
    <w:rsid w:val="007B1874"/>
    <w:rsid w:val="007C1D5F"/>
    <w:rsid w:val="008209FE"/>
    <w:rsid w:val="009E2606"/>
    <w:rsid w:val="00A231AC"/>
    <w:rsid w:val="00A42BBE"/>
    <w:rsid w:val="00A866DD"/>
    <w:rsid w:val="00AF0169"/>
    <w:rsid w:val="00B35167"/>
    <w:rsid w:val="00B95004"/>
    <w:rsid w:val="00C00481"/>
    <w:rsid w:val="00C64A2C"/>
    <w:rsid w:val="00C65944"/>
    <w:rsid w:val="00CA6DD5"/>
    <w:rsid w:val="00CB5C46"/>
    <w:rsid w:val="00D112B1"/>
    <w:rsid w:val="00D33C3E"/>
    <w:rsid w:val="00D674F7"/>
    <w:rsid w:val="00D67777"/>
    <w:rsid w:val="00D84831"/>
    <w:rsid w:val="00DA46D2"/>
    <w:rsid w:val="00E63BF5"/>
    <w:rsid w:val="00FC1E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D7C87"/>
    <w:rPr>
      <w:color w:val="808080"/>
    </w:rPr>
  </w:style>
  <w:style w:type="paragraph" w:customStyle="1" w:styleId="135CBBEE11814A38A14C071AE769B490">
    <w:name w:val="135CBBEE11814A38A14C071AE769B490"/>
    <w:rsid w:val="001D7C87"/>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C459C2-30C0-4EBC-BCD8-EE98AF497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22591</Words>
  <Characters>698774</Characters>
  <Application>Microsoft Office Word</Application>
  <DocSecurity>0</DocSecurity>
  <Lines>5823</Lines>
  <Paragraphs>16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19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22</cp:revision>
  <cp:lastPrinted>2024-05-02T13:02:00Z</cp:lastPrinted>
  <dcterms:created xsi:type="dcterms:W3CDTF">2024-07-19T15:41:00Z</dcterms:created>
  <dcterms:modified xsi:type="dcterms:W3CDTF">2024-07-21T1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8">
    <vt:lpwstr>CloudProjectKey=xud3xgg861m0hk8a0a24t2ak7mdcek4vkbkbm2dq163; ProjectName=LibraryCNussbaum</vt:lpwstr>
  </property>
  <property fmtid="{D5CDD505-2E9C-101B-9397-08002B2CF9AE}" pid="4" name="CitaviDocumentProperty_0">
    <vt:lpwstr>b8d1fa42-c056-48ae-909f-202cbaf2db82</vt:lpwstr>
  </property>
  <property fmtid="{D5CDD505-2E9C-101B-9397-08002B2CF9AE}" pid="5" name="CitaviDocumentProperty_1">
    <vt:lpwstr>6.11.0.0</vt:lpwstr>
  </property>
  <property fmtid="{D5CDD505-2E9C-101B-9397-08002B2CF9AE}" pid="6" name="CitaviDocumentProperty_6">
    <vt:lpwstr>True</vt:lpwstr>
  </property>
</Properties>
</file>